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446671B2" w14:textId="77777777" w:rsidR="00DD25DB" w:rsidRDefault="00DD25DB" w:rsidP="00487208">
      <w:pPr>
        <w:spacing w:line="480" w:lineRule="auto"/>
        <w:jc w:val="both"/>
        <w:rPr>
          <w:b/>
          <w:i/>
          <w:iCs/>
        </w:rPr>
      </w:pPr>
    </w:p>
    <w:p w14:paraId="68DE6C41" w14:textId="48A6DC83"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638A6F0B"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r w:rsidR="00AA7B0B" w:rsidRPr="00C61BD0">
        <w:rPr>
          <w:bCs/>
        </w:rPr>
        <w:t>For 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79C9D589"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85%</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unreported) </w:t>
      </w:r>
      <w:r w:rsidR="00186DB1" w:rsidRPr="00186DB1">
        <w:rPr>
          <w:bCs/>
        </w:rPr>
        <w:lastRenderedPageBreak/>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BD5FCE" w:rsidRPr="00186DB1">
        <w:rPr>
          <w:bCs/>
        </w:rPr>
        <w:t xml:space="preserve">for </w:t>
      </w:r>
      <w:r w:rsidR="0022784D" w:rsidRPr="00186DB1">
        <w:rPr>
          <w:bCs/>
        </w:rPr>
        <w:t>a</w:t>
      </w:r>
      <w:r w:rsidR="00D90E23" w:rsidRPr="00186DB1">
        <w:rPr>
          <w:bCs/>
        </w:rPr>
        <w:t xml:space="preserve">ctive cases, </w:t>
      </w:r>
      <w:r w:rsidR="0022784D" w:rsidRPr="00186DB1">
        <w:rPr>
          <w:bCs/>
        </w:rPr>
        <w:t>SEIR-</w:t>
      </w:r>
      <w:proofErr w:type="spellStart"/>
      <w:r w:rsidR="0022784D" w:rsidRPr="00186DB1">
        <w:rPr>
          <w:bCs/>
        </w:rPr>
        <w:t>fansy</w:t>
      </w:r>
      <w:proofErr w:type="spellEnd"/>
      <w:r w:rsidR="0022784D" w:rsidRPr="00186DB1">
        <w:rPr>
          <w:bCs/>
        </w:rPr>
        <w:t xml:space="preserve"> yields an underreporting factor of 9.3, while for </w:t>
      </w:r>
      <w:r w:rsidR="00BD5FCE" w:rsidRPr="00186DB1">
        <w:rPr>
          <w:bCs/>
        </w:rPr>
        <w:t xml:space="preserve">cumulative cases, </w:t>
      </w:r>
      <w:r w:rsidRPr="00186DB1">
        <w:rPr>
          <w:bCs/>
        </w:rPr>
        <w:t xml:space="preserve">the </w:t>
      </w:r>
      <w:r w:rsidR="00BD5FCE" w:rsidRPr="00186DB1">
        <w:rPr>
          <w:bCs/>
        </w:rPr>
        <w:t>SAPHIRE</w:t>
      </w:r>
      <w:r w:rsidRPr="00186DB1">
        <w:rPr>
          <w:bCs/>
        </w:rPr>
        <w:t xml:space="preserve"> model reports </w:t>
      </w:r>
      <w:r w:rsidR="00BD5FCE" w:rsidRPr="00186DB1">
        <w:rPr>
          <w:bCs/>
        </w:rPr>
        <w:t>an</w:t>
      </w:r>
      <w:r w:rsidRPr="00186DB1">
        <w:rPr>
          <w:bCs/>
        </w:rPr>
        <w:t xml:space="preserve"> underreporting factor </w:t>
      </w:r>
      <w:r w:rsidR="00BD5FCE" w:rsidRPr="00186DB1">
        <w:rPr>
          <w:bCs/>
        </w:rPr>
        <w:t xml:space="preserve">of 70.7, </w:t>
      </w:r>
      <w:r w:rsidRPr="00186DB1">
        <w:rPr>
          <w:bCs/>
        </w:rPr>
        <w:t>while 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 7.</w:t>
      </w:r>
      <w:r w:rsidR="00012FD8" w:rsidRPr="00186DB1">
        <w:rPr>
          <w:bCs/>
        </w:rPr>
        <w:t>25</w:t>
      </w:r>
      <w:r w:rsidR="00186DB1">
        <w:rPr>
          <w:bCs/>
        </w:rPr>
        <w:t xml:space="preserve"> and ICM model yields 4.54</w:t>
      </w:r>
      <w:r w:rsidR="00BD5FCE" w:rsidRPr="00186DB1">
        <w:rPr>
          <w:bCs/>
        </w:rPr>
        <w:t xml:space="preserve">. For cumulative </w:t>
      </w:r>
      <w:r w:rsidR="0022784D" w:rsidRPr="00186DB1">
        <w:rPr>
          <w:bCs/>
        </w:rPr>
        <w:t>deaths, 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800CB0" w:rsidRPr="00186DB1">
        <w:rPr>
          <w:bCs/>
        </w:rPr>
        <w:t xml:space="preserve">Cumulative case projections from </w:t>
      </w:r>
      <w:proofErr w:type="spellStart"/>
      <w:r w:rsidR="00800CB0" w:rsidRPr="00186DB1">
        <w:rPr>
          <w:bCs/>
        </w:rPr>
        <w:t>eSIR</w:t>
      </w:r>
      <w:proofErr w:type="spellEnd"/>
      <w:r w:rsidR="00800CB0" w:rsidRPr="00186DB1">
        <w:rPr>
          <w:bCs/>
        </w:rPr>
        <w:t xml:space="preserve"> have the highest uncertainty</w:t>
      </w:r>
      <w:r w:rsidR="00186DB1" w:rsidRPr="00186DB1">
        <w:rPr>
          <w:bCs/>
        </w:rPr>
        <w:t xml:space="preserve"> in terms of width of 95% credible intervals</w:t>
      </w:r>
      <w:r w:rsidR="00800CB0" w:rsidRPr="00186DB1">
        <w:rPr>
          <w:bCs/>
        </w:rPr>
        <w:t>, followed by those from SAPHIRE, the baseline model and finally SEIR-</w:t>
      </w:r>
      <w:proofErr w:type="spellStart"/>
      <w:r w:rsidR="00800CB0" w:rsidRPr="00186DB1">
        <w:rPr>
          <w:bCs/>
        </w:rPr>
        <w:t>fansy</w:t>
      </w:r>
      <w:proofErr w:type="spellEnd"/>
      <w:r w:rsidR="00800CB0" w:rsidRPr="00186DB1">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6EADF25A" w:rsidR="00AD70E4" w:rsidRDefault="00E026AA" w:rsidP="00487208">
      <w:pPr>
        <w:spacing w:line="480" w:lineRule="auto"/>
        <w:jc w:val="both"/>
        <w:rPr>
          <w:bCs/>
        </w:rPr>
      </w:pPr>
      <w:r>
        <w:t xml:space="preserve">In this comparative paper we describe five different models used to study </w:t>
      </w:r>
      <w:r w:rsidR="00AA7B0B">
        <w:t xml:space="preserve">full disease transmission of </w:t>
      </w:r>
      <w:r>
        <w:t xml:space="preserve">the SARS-Cov-2 disease transmission 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  The degree of under-reporting has been a major concern in India</w:t>
      </w:r>
      <w:r w:rsidR="00186DB1">
        <w:t xml:space="preserve"> and </w:t>
      </w:r>
      <w:r w:rsidR="0060463C">
        <w:t>is highlighted in this report.</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3DD52A21" w:rsidR="007B621F" w:rsidRDefault="00AD70E4" w:rsidP="00487208">
      <w:pPr>
        <w:spacing w:line="480" w:lineRule="auto"/>
        <w:jc w:val="both"/>
        <w:rPr>
          <w:bCs/>
        </w:rPr>
      </w:pPr>
      <w:r>
        <w:rPr>
          <w:bCs/>
        </w:rPr>
        <w:t>Pandemics; SARS Virus; Statistical Models</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5BFA23B6" w14:textId="5BF6C793"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7F449161"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w:t>
      </w:r>
      <w:proofErr w:type="spellStart"/>
      <w:r w:rsidR="0060463C">
        <w:rPr>
          <w:bCs/>
        </w:rPr>
        <w:t>Debashree</w:t>
      </w:r>
      <w:proofErr w:type="spellEnd"/>
      <w:r w:rsidR="0060463C">
        <w:rPr>
          <w:bCs/>
        </w:rPr>
        <w:t xml:space="preserve"> Ray contributed to the sections on sensitivity analyses and discussion of results. A</w:t>
      </w:r>
      <w:r w:rsidR="00192B6A">
        <w:rPr>
          <w:bCs/>
        </w:rPr>
        <w:t xml:space="preserve">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1E53DC65"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 xml:space="preserve">The IHME COVID-19 </w:t>
      </w:r>
      <w:r w:rsidR="00844384">
        <w:rPr>
          <w:color w:val="000000"/>
        </w:rPr>
        <w:lastRenderedPageBreak/>
        <w:t>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w:t>
      </w:r>
      <w:r w:rsidR="000E4EF6">
        <w:rPr>
          <w:color w:val="000000"/>
        </w:rPr>
        <w:lastRenderedPageBreak/>
        <w:t>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1A6CDF4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00EA8B7A"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w:t>
      </w:r>
      <w:r w:rsidRPr="001B44F8">
        <w:rPr>
          <w:color w:val="000000"/>
        </w:rPr>
        <w:lastRenderedPageBreak/>
        <w:t xml:space="preserve">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p>
    <w:p w14:paraId="0000001D" w14:textId="65F7DBC4"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 in the context of data from other countries.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58C24035"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7D4A1E">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DD25DB"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DD25DB"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51FA874C"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lastRenderedPageBreak/>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69479C78"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7D4A1E">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w:t>
      </w:r>
      <w:r w:rsidRPr="001B44F8">
        <w:lastRenderedPageBreak/>
        <w:t xml:space="preserve">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DD25DB"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DD25DB"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DD25DB"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DD25DB"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DD25DB"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DD25DB"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w:lastRenderedPageBreak/>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1BF68E4D" w:rsidR="004B7F28" w:rsidRDefault="004B7F28" w:rsidP="002E4A38">
      <w:pPr>
        <w:spacing w:line="480" w:lineRule="auto"/>
        <w:jc w:val="both"/>
        <w:rPr>
          <w:color w:val="000000" w:themeColor="text1"/>
        </w:rPr>
      </w:pPr>
      <w:r w:rsidRPr="00BC2480">
        <w:rPr>
          <w:i/>
          <w:iCs/>
          <w:color w:val="000000" w:themeColor="text1"/>
        </w:rPr>
        <w:lastRenderedPageBreak/>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50C0296E"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t>
      </w:r>
      <w:r w:rsidR="009F5D9C">
        <w:lastRenderedPageBreak/>
        <w:t>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w:t>
      </w:r>
      <w:r w:rsidR="00882532">
        <w:t>-19</w:t>
      </w:r>
      <w:r w:rsidR="00B20319" w:rsidRPr="00B20319">
        <w:t xml:space="preserve"> positive</w:t>
      </w:r>
      <w:r w:rsidR="00B20319">
        <w:t xml:space="preserve">, while active unreported case counts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DD25DB"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DD25DB"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DD25DB"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DD25DB"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DD25DB"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DD25DB"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DD25DB"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lastRenderedPageBreak/>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4FB2B07F" w:rsidR="004977EB" w:rsidRDefault="002418A4" w:rsidP="00A148BD">
      <w:pPr>
        <w:pStyle w:val="Caption"/>
        <w:spacing w:line="480" w:lineRule="auto"/>
        <w:jc w:val="center"/>
      </w:pPr>
      <w:r w:rsidRPr="008E6145">
        <w:t xml:space="preserve">Figure </w:t>
      </w:r>
      <w:fldSimple w:instr=" SEQ Figure \* ARABIC ">
        <w:r w:rsidR="007D4A1E">
          <w:rPr>
            <w:noProof/>
          </w:rPr>
          <w:t>3</w:t>
        </w:r>
      </w:fldSimple>
      <w:r w:rsidRPr="008E6145">
        <w:t>:</w:t>
      </w:r>
      <w:r>
        <w:t xml:space="preserve"> </w:t>
      </w:r>
      <w:r w:rsidRPr="007409BD">
        <w:t xml:space="preserve">The </w:t>
      </w:r>
      <w:r w:rsidR="0071117E">
        <w:t>SAPHIRE</w:t>
      </w:r>
      <w:r w:rsidRPr="007409BD">
        <w:t xml:space="preserve"> model with separate compartments for the latent, </w:t>
      </w:r>
      <w:r w:rsidR="002B4B92">
        <w:t>unreported</w:t>
      </w:r>
      <w:r w:rsidRPr="007409BD">
        <w:t xml:space="preserve"> and </w:t>
      </w:r>
      <w:r w:rsidR="002B4B92">
        <w:t>report</w:t>
      </w:r>
      <w:r w:rsidRPr="007409BD">
        <w:t>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DD25DB"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545C4AA3"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w:t>
      </w:r>
      <w:r>
        <w:lastRenderedPageBreak/>
        <w:t xml:space="preserve">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r>
          <w:del w:id="0" w:author="Debashree Ray" w:date="2021-03-22T12:34:00Z">
            <w:rPr>
              <w:rFonts w:ascii="Cambria Math" w:hAnsi="Cambria Math"/>
            </w:rPr>
            <m:t>,</m:t>
          </w:del>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t>
      </w:r>
      <w:r w:rsidR="00F4103C">
        <w:lastRenderedPageBreak/>
        <w:t xml:space="preserve">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5FD55BE"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w:t>
      </w:r>
      <w:r w:rsidR="00BC3E69">
        <w:lastRenderedPageBreak/>
        <w:t xml:space="preserve">virus, </w:t>
      </w:r>
      <w:r w:rsidR="00D242DF" w:rsidRPr="001B44F8">
        <w:t xml:space="preserve">but do not show any symptom).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w:t>
      </w:r>
      <w:r w:rsidR="00796C34">
        <w:lastRenderedPageBreak/>
        <w:t>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rPr>
        <w:lastRenderedPageBreak/>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60F56527" w:rsidR="001F0E87" w:rsidRDefault="001F0E87" w:rsidP="00487208">
      <w:pPr>
        <w:pStyle w:val="Caption"/>
        <w:spacing w:line="480" w:lineRule="auto"/>
        <w:jc w:val="both"/>
      </w:pPr>
      <w:r w:rsidRPr="003E7524">
        <w:t xml:space="preserve">Figure </w:t>
      </w:r>
      <w:fldSimple w:instr=" SEQ Figure \* ARABIC ">
        <w:r w:rsidR="007D4A1E">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A60C86">
        <w:t xml:space="preserve"> </w:t>
      </w:r>
      <w:r w:rsidR="00A60C86" w:rsidRPr="005858F7">
        <w:t xml:space="preserve">Reproduced from </w:t>
      </w:r>
      <w:proofErr w:type="spellStart"/>
      <w:r w:rsidR="00A60C86">
        <w:t>Bhaduri</w:t>
      </w:r>
      <w:proofErr w:type="spellEnd"/>
      <w:r w:rsidR="00A60C86">
        <w:t>, Kundu</w:t>
      </w:r>
      <w:r w:rsidR="00A60C86" w:rsidRPr="005858F7">
        <w:t xml:space="preserve"> et al., 2020</w:t>
      </w:r>
      <w:r w:rsidR="000F0288">
        <w:t xml:space="preserve"> </w:t>
      </w:r>
      <w:r w:rsidR="000F0288">
        <w:fldChar w:fldCharType="begin"/>
      </w:r>
      <w:r w:rsidR="000F0288">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0F0288">
        <w:fldChar w:fldCharType="separate"/>
      </w:r>
      <w:r w:rsidR="000F0288">
        <w:rPr>
          <w:noProof/>
        </w:rPr>
        <w:t>(18)</w:t>
      </w:r>
      <w:r w:rsidR="000F0288">
        <w:fldChar w:fldCharType="end"/>
      </w:r>
      <w:r w:rsidR="000F0288">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w:t>
      </w:r>
      <w:r w:rsidRPr="001B44F8">
        <w:lastRenderedPageBreak/>
        <w:t xml:space="preserve">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DD25DB"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4B6ACAC"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As in the case of the SAPHIRE model, we again break the training period into ten sequential blocks: pre-lockdown (March 15 –</w:t>
      </w:r>
      <w:r w:rsidR="0080418C">
        <w:t xml:space="preserve"> </w:t>
      </w:r>
      <w:r w:rsidR="00BF094D">
        <w:t xml:space="preserve">24), lockdown phases 1, 2, 3, and 4 (March 25 – April 14, 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w:t>
      </w:r>
      <w:r w:rsidRPr="0027549E">
        <w:lastRenderedPageBreak/>
        <w:t xml:space="preserve">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409FAB2F" w:rsidR="00F0366C" w:rsidRPr="00445698" w:rsidRDefault="00F55BC2" w:rsidP="00BF094D">
      <w:pPr>
        <w:pStyle w:val="Caption"/>
        <w:spacing w:line="480" w:lineRule="auto"/>
        <w:jc w:val="center"/>
        <w:rPr>
          <w:highlight w:val="yellow"/>
        </w:rPr>
      </w:pPr>
      <w:r>
        <w:t xml:space="preserve">Figure </w:t>
      </w:r>
      <w:fldSimple w:instr=" SEQ Figure \* ARABIC ">
        <w:r w:rsidR="007D4A1E">
          <w:rPr>
            <w:noProof/>
          </w:rPr>
          <w:t>5</w:t>
        </w:r>
      </w:fldSimple>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DD25DB"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4F9D3F5"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le</w:t>
      </w:r>
      <w:r w:rsidR="00510927">
        <w:t>r</w:t>
      </w:r>
      <w:r>
        <w:t xml:space="preserv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DD25DB"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DD25DB"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7383624C"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 xml:space="preserve">For active reported cases,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w:t>
      </w:r>
      <w:proofErr w:type="gramStart"/>
      <w:r w:rsidR="00DF651E" w:rsidRPr="009C7E6C">
        <w:rPr>
          <w:bCs/>
          <w:color w:val="000000" w:themeColor="text1"/>
        </w:rPr>
        <w:t>consider</w:t>
      </w:r>
      <w:proofErr w:type="gramEnd"/>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1327BEAA"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In addition to a system</w:t>
      </w:r>
      <w:r w:rsidR="008D7F34">
        <w:rPr>
          <w:bCs/>
        </w:rPr>
        <w:t>at</w:t>
      </w:r>
      <w:r w:rsidR="008D0D35">
        <w:rPr>
          <w:bCs/>
        </w:rPr>
        <w:t xml:space="preserve">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w:t>
      </w:r>
      <w:r w:rsidR="00703459">
        <w:rPr>
          <w:bCs/>
        </w:rPr>
        <w:t xml:space="preserve">totals (sum of reported and unreported) </w:t>
      </w:r>
      <w:r w:rsidR="008D0D35">
        <w:rPr>
          <w:bCs/>
        </w:rPr>
        <w:t xml:space="preserve">cumulative cases and deaths on certain dates (specifically, </w:t>
      </w:r>
      <w:r w:rsidR="00703459">
        <w:rPr>
          <w:bCs/>
        </w:rPr>
        <w:t>October 31, November 30 and December 31</w:t>
      </w:r>
      <w:r w:rsidR="008D0D35">
        <w:rPr>
          <w:bCs/>
        </w:rPr>
        <w:t xml:space="preserve">)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DD25DB"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8A85829" w14:textId="42B90936" w:rsidR="00474DE8"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For cumulative reported deaths, we compute Rel-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lastRenderedPageBreak/>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on three specific dates – October 31, November 30 and December 31 in Table 4.</w:t>
      </w:r>
    </w:p>
    <w:p w14:paraId="15088597" w14:textId="77777777" w:rsidR="002E47D9" w:rsidRDefault="002E47D9"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18"/>
          <w:footerReference w:type="even" r:id="rId19"/>
          <w:footerReference w:type="default" r:id="rId20"/>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7AB68F78" w:rsidR="005A62EC" w:rsidRPr="009E32BC" w:rsidRDefault="005A62EC" w:rsidP="00487208">
      <w:pPr>
        <w:spacing w:line="480" w:lineRule="auto"/>
        <w:jc w:val="both"/>
        <w:rPr>
          <w:b/>
          <w:i/>
          <w:iCs/>
        </w:rPr>
      </w:pPr>
      <w:r w:rsidRPr="009E32BC">
        <w:rPr>
          <w:b/>
          <w:i/>
          <w:iCs/>
        </w:rPr>
        <w:t xml:space="preserve">3.1. </w:t>
      </w:r>
      <w:r w:rsidR="008B5F20" w:rsidRPr="009E32BC">
        <w:rPr>
          <w:b/>
          <w:i/>
          <w:iCs/>
        </w:rPr>
        <w:t xml:space="preserve">Estimation of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78F45978" w:rsidR="003668A4" w:rsidRPr="009E42AF" w:rsidRDefault="00152802" w:rsidP="00487208">
      <w:pPr>
        <w:spacing w:line="480" w:lineRule="auto"/>
        <w:jc w:val="both"/>
        <w:rPr>
          <w:bCs/>
        </w:rPr>
      </w:pPr>
      <w:r w:rsidRPr="009E32BC">
        <w:rPr>
          <w:bCs/>
        </w:rPr>
        <w:lastRenderedPageBreak/>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9E42AF">
        <w:rPr>
          <w:bCs/>
        </w:rPr>
        <w:t>eSIR</w:t>
      </w:r>
      <w:proofErr w:type="spellEnd"/>
      <w:r w:rsidRPr="009E42AF">
        <w:rPr>
          <w:bCs/>
        </w:rPr>
        <w:t xml:space="preserve"> model returns a mean value of 2.08 (95% </w:t>
      </w:r>
      <w:r w:rsidR="009E42AF" w:rsidRPr="009E42AF">
        <w:rPr>
          <w:bCs/>
        </w:rPr>
        <w:t>credible interval</w:t>
      </w:r>
      <w:r w:rsidRPr="009E42AF">
        <w:rPr>
          <w:bCs/>
        </w:rPr>
        <w:t>: 1.41</w:t>
      </w:r>
      <w:r w:rsidR="00FD2ED4" w:rsidRPr="009E42AF">
        <w:rPr>
          <w:bCs/>
        </w:rPr>
        <w:t xml:space="preserve">– </w:t>
      </w:r>
      <w:r w:rsidRPr="009E42AF">
        <w:rPr>
          <w:bCs/>
        </w:rPr>
        <w:t>2.</w:t>
      </w:r>
      <w:r w:rsidR="00B236B9" w:rsidRPr="009E42AF">
        <w:rPr>
          <w:bCs/>
        </w:rPr>
        <w:t>1</w:t>
      </w:r>
      <w:r w:rsidRPr="009E42AF">
        <w:rPr>
          <w:bCs/>
        </w:rPr>
        <w:t xml:space="preserve">2) over the entire </w:t>
      </w:r>
      <w:r w:rsidR="009E32BC" w:rsidRPr="009E42AF">
        <w:rPr>
          <w:bCs/>
        </w:rPr>
        <w:t>training</w:t>
      </w:r>
      <w:r w:rsidRPr="009E42AF">
        <w:rPr>
          <w:bCs/>
        </w:rPr>
        <w:t xml:space="preserve"> period. </w:t>
      </w:r>
      <w:r w:rsidR="009E42AF">
        <w:rPr>
          <w:bCs/>
        </w:rPr>
        <w:t xml:space="preserve">Factoring in different levels of government interventions which modified transmission dynamics during lockdown, we get period specific estimates ranging from 2.12 (1.44 – 2.16) in lockdown phase 1, which drops to 1.48 (1.00 – 1.51) in lockdown phase 2 and then reports a steady decline over the subsequent lockdown and unlock phases.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w:t>
      </w:r>
      <w:ins w:id="1" w:author="Debashree Ray" w:date="2021-03-22T14:54:00Z">
        <w:r w:rsidR="00FD2ED4" w:rsidRPr="0060463C">
          <w:rPr>
            <w:bCs/>
          </w:rPr>
          <w:t xml:space="preserve"> </w:t>
        </w:r>
      </w:ins>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lastRenderedPageBreak/>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6CFBD333" w:rsidR="001F4FBD" w:rsidRPr="007A3BF4" w:rsidRDefault="00004FFA" w:rsidP="00487208">
      <w:pPr>
        <w:spacing w:line="480" w:lineRule="auto"/>
        <w:jc w:val="both"/>
        <w:rPr>
          <w:b/>
        </w:rPr>
      </w:pPr>
      <w:r w:rsidRPr="007A3BF4">
        <w:lastRenderedPageBreak/>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followed by ICM (Rel-MSPE: 0.3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0622D95F" w14:textId="4616EB84" w:rsidR="00DD25DB"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E466C5">
        <w:t>Fu</w:t>
      </w:r>
      <w:r w:rsidR="004A25FF" w:rsidRPr="00E466C5">
        <w:t>r</w:t>
      </w:r>
      <w:r w:rsidR="0022784D" w:rsidRPr="00E466C5">
        <w:t xml:space="preserve">ther, </w:t>
      </w:r>
      <w:r w:rsidRPr="00E466C5">
        <w:t xml:space="preserve">we observe that the </w:t>
      </w:r>
      <w:r w:rsidR="00CF3606" w:rsidRPr="00E466C5">
        <w:t>SAPHIRE</w:t>
      </w:r>
      <w:r w:rsidRPr="00E466C5">
        <w:t xml:space="preserve"> model projects the maximum count of </w:t>
      </w:r>
      <w:r w:rsidR="00E466C5">
        <w:t xml:space="preserve">total </w:t>
      </w:r>
      <w:r w:rsidR="004942CB" w:rsidRPr="00E466C5">
        <w:t xml:space="preserve">cumulative </w:t>
      </w:r>
      <w:r w:rsidR="00CF3606" w:rsidRPr="00E466C5">
        <w:t>cases</w:t>
      </w:r>
      <w:r w:rsidRPr="00E466C5">
        <w:t xml:space="preserve"> on </w:t>
      </w:r>
      <w:r w:rsidR="00C27217" w:rsidRPr="00E466C5">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w:t>
      </w:r>
      <w:r w:rsidR="00E466C5">
        <w:t xml:space="preserve"> </w:t>
      </w:r>
      <w:r w:rsidR="00CF3606" w:rsidRPr="00CF3606">
        <w:t>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of approximately 3</w:t>
      </w:r>
      <w:r w:rsidR="00074E3E">
        <w:t>.</w:t>
      </w:r>
      <w:r w:rsidR="00DD25DB" w:rsidRPr="00DD25DB">
        <w:rPr>
          <w:color w:val="000000" w:themeColor="text1"/>
        </w:rPr>
        <w:t xml:space="preserve"> </w:t>
      </w:r>
    </w:p>
    <w:p w14:paraId="79DA646E" w14:textId="4559D2A2"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 of estimates</w:t>
      </w:r>
    </w:p>
    <w:p w14:paraId="21F26E24" w14:textId="2AAA2FE4" w:rsidR="00CF3606" w:rsidRPr="00CF3606" w:rsidRDefault="00CF3606" w:rsidP="00487208">
      <w:pPr>
        <w:spacing w:line="480" w:lineRule="auto"/>
        <w:jc w:val="both"/>
        <w:rPr>
          <w:color w:val="000000" w:themeColor="text1"/>
        </w:rPr>
      </w:pPr>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 xml:space="preserve">For </w:t>
      </w:r>
      <w:r w:rsidR="00074E3E">
        <w:rPr>
          <w:color w:val="000000" w:themeColor="text1"/>
        </w:rPr>
        <w:lastRenderedPageBreak/>
        <w:t>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t>eSIR</w:t>
      </w:r>
      <w:proofErr w:type="spellEnd"/>
      <w:r w:rsidR="00074E3E">
        <w:rPr>
          <w:color w:val="000000" w:themeColor="text1"/>
        </w:rPr>
        <w:t>.</w:t>
      </w:r>
      <w:r w:rsidR="00DD25DB">
        <w:rPr>
          <w:color w:val="000000" w:themeColor="text1"/>
        </w:rPr>
        <w:t xml:space="preserve">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w:t>
      </w:r>
      <w:r w:rsidRPr="0053418D">
        <w:rPr>
          <w:color w:val="000000"/>
        </w:rPr>
        <w:lastRenderedPageBreak/>
        <w:t>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7418D641"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w:t>
      </w:r>
      <w:r w:rsidR="00DD25DB" w:rsidRPr="00DD25DB">
        <w:t>The estimated ascertainment rates were positively correlated with the specified ascertainment rate in the initial state while the under-reported factors were negatively associated with initial ascertainment. The estimated under-reported factor o</w:t>
      </w:r>
      <w:r w:rsidR="00DD25DB">
        <w:t xml:space="preserve">n </w:t>
      </w:r>
      <w:r w:rsidR="00DD25DB" w:rsidRPr="00DD25DB">
        <w:t>October 31</w:t>
      </w:r>
      <w:r w:rsidR="00DD25DB">
        <w:t xml:space="preserve"> (see Table 4)</w:t>
      </w:r>
      <w:r w:rsidR="00DD25DB" w:rsidRPr="00DD25DB">
        <w:t xml:space="preserve"> decreases dramatically from 117 to 0.07 with the initial ascertainment rate increasing from 0.07 to 0.14</w:t>
      </w:r>
      <w:r w:rsidR="00DD25DB">
        <w:t>, with an initial ascertainment rate of 0.10 providing the best fit, which is presented in this article.</w:t>
      </w:r>
    </w:p>
    <w:p w14:paraId="0F37219B" w14:textId="461D6B64" w:rsidR="005E784F" w:rsidRDefault="005E784F" w:rsidP="00B938BB">
      <w:pPr>
        <w:spacing w:line="480" w:lineRule="auto"/>
        <w:jc w:val="both"/>
        <w:rPr>
          <w:rFonts w:cstheme="minorHAnsi"/>
        </w:rPr>
      </w:pPr>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lastRenderedPageBreak/>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For other states, the predicted reported cases came out to be 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lastRenderedPageBreak/>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2038A30B" w14:textId="6F568CAF" w:rsidR="00DD25DB" w:rsidRDefault="00B043B8" w:rsidP="00DD25DB">
      <w:pPr>
        <w:spacing w:line="480" w:lineRule="auto"/>
        <w:jc w:val="both"/>
        <w:rPr>
          <w:color w:val="000000" w:themeColor="text1"/>
        </w:rPr>
      </w:pPr>
      <w:r w:rsidRPr="00BE544A">
        <w:rPr>
          <w:color w:val="000000" w:themeColor="text1"/>
        </w:rPr>
        <w:lastRenderedPageBreak/>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xml:space="preserve">. Our findings are reflective of the national and stat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xml:space="preserve">. </w:t>
      </w:r>
      <w:r w:rsidR="00DD25DB">
        <w:rPr>
          <w:color w:val="000000" w:themeColor="text1"/>
        </w:rPr>
        <w:t xml:space="preserve">We note from </w:t>
      </w:r>
      <w:r w:rsidR="00DD25DB" w:rsidRPr="00DD25DB">
        <w:rPr>
          <w:i/>
          <w:iCs/>
          <w:color w:val="000000" w:themeColor="text1"/>
        </w:rPr>
        <w:t>Table 4</w:t>
      </w:r>
      <w:r w:rsidR="00DD25DB">
        <w:rPr>
          <w:i/>
          <w:iCs/>
          <w:color w:val="000000" w:themeColor="text1"/>
        </w:rPr>
        <w:t xml:space="preserve"> </w:t>
      </w:r>
      <w:r w:rsidR="00DD25DB">
        <w:rPr>
          <w:color w:val="000000" w:themeColor="text1"/>
        </w:rPr>
        <w:t>that the underreporting factor from SEIR-</w:t>
      </w:r>
      <w:proofErr w:type="spellStart"/>
      <w:r w:rsidR="00DD25DB">
        <w:rPr>
          <w:color w:val="000000" w:themeColor="text1"/>
        </w:rPr>
        <w:t>fansy</w:t>
      </w:r>
      <w:proofErr w:type="spellEnd"/>
      <w:r w:rsidR="00DD25DB">
        <w:rPr>
          <w:color w:val="000000" w:themeColor="text1"/>
        </w:rPr>
        <w:t xml:space="preserve"> is much higher than those reported by SEIR-</w:t>
      </w:r>
      <w:proofErr w:type="spellStart"/>
      <w:r w:rsidR="00DD25DB">
        <w:rPr>
          <w:color w:val="000000" w:themeColor="text1"/>
        </w:rPr>
        <w:t>fansy</w:t>
      </w:r>
      <w:proofErr w:type="spellEnd"/>
      <w:r w:rsidR="00DD25DB">
        <w:rPr>
          <w:color w:val="000000" w:themeColor="text1"/>
        </w:rPr>
        <w:t xml:space="preserve"> and ICM. This may be attributed to the fact that</w:t>
      </w:r>
      <w:r w:rsidR="00DD25DB" w:rsidRPr="00DD25DB">
        <w:t xml:space="preserve"> SEIR-</w:t>
      </w:r>
      <w:proofErr w:type="spellStart"/>
      <w:r w:rsidR="00DD25DB" w:rsidRPr="00DD25DB">
        <w:t>fansy</w:t>
      </w:r>
      <w:proofErr w:type="spellEnd"/>
      <w:r w:rsidR="00DD25DB" w:rsidRPr="00DD25DB">
        <w:t xml:space="preserve"> and ICM both fit daily reported deaths with a </w:t>
      </w:r>
      <w:r w:rsidR="00DD25DB">
        <w:t>p</w:t>
      </w:r>
      <w:r w:rsidR="00DD25DB" w:rsidRPr="00DD25DB">
        <w:t xml:space="preserve">re-specified death rate </w:t>
      </w:r>
      <w:r w:rsidR="00DD25DB">
        <w:t>(</w:t>
      </w:r>
      <w:r w:rsidR="00DD25DB" w:rsidRPr="00DD25DB">
        <w:t xml:space="preserve">which </w:t>
      </w:r>
      <w:r w:rsidR="00DD25DB">
        <w:t>is</w:t>
      </w:r>
      <w:r w:rsidR="00DD25DB" w:rsidRPr="00DD25DB">
        <w:t xml:space="preserve"> </w:t>
      </w:r>
      <w:r w:rsidR="00DD25DB">
        <w:t>higher</w:t>
      </w:r>
      <w:r w:rsidR="00DD25DB" w:rsidRPr="00DD25DB">
        <w:t xml:space="preserve"> than that for unreported cases</w:t>
      </w:r>
      <w:r w:rsidR="00DD25DB">
        <w:t>)</w:t>
      </w:r>
      <w:r w:rsidR="00DD25DB" w:rsidRPr="00DD25DB">
        <w:t>, SAPHIRE d</w:t>
      </w:r>
      <w:r w:rsidR="00DD25DB">
        <w:t>oes</w:t>
      </w:r>
      <w:r w:rsidR="00DD25DB" w:rsidRPr="00DD25DB">
        <w:t xml:space="preserve"> not include daily reported death</w:t>
      </w:r>
      <w:r w:rsidR="00DD25DB">
        <w:t xml:space="preserve"> counts</w:t>
      </w:r>
      <w:r w:rsidR="00DD25DB" w:rsidRPr="00DD25DB">
        <w:t xml:space="preserve"> in the likelihood function. </w:t>
      </w:r>
      <w:r w:rsidR="00DD25DB">
        <w:t>Additionally</w:t>
      </w:r>
      <w:r w:rsidR="00DD25DB" w:rsidRPr="00DD25DB">
        <w:t>, SEIR-</w:t>
      </w:r>
      <w:proofErr w:type="spellStart"/>
      <w:r w:rsidR="00DD25DB" w:rsidRPr="00DD25DB">
        <w:t>fansy</w:t>
      </w:r>
      <w:proofErr w:type="spellEnd"/>
      <w:r w:rsidR="00DD25DB" w:rsidRPr="00DD25DB">
        <w:t xml:space="preserve"> also considered the false positive/negative rates of tests and the selection bias in testing, which also contribute to </w:t>
      </w:r>
      <w:r w:rsidR="00DD25DB">
        <w:t xml:space="preserve">more accurate </w:t>
      </w:r>
      <w:r w:rsidR="00DD25DB" w:rsidRPr="00DD25DB">
        <w:t>unreported case</w:t>
      </w:r>
      <w:r w:rsidR="00DD25DB">
        <w:t xml:space="preserve"> projections</w:t>
      </w:r>
      <w:r w:rsidR="00DD25DB" w:rsidRPr="00DD25DB">
        <w:t xml:space="preserve"> along with untested infectious case</w:t>
      </w:r>
      <w:r w:rsidR="00DD25DB">
        <w:t xml:space="preserve"> counts</w:t>
      </w:r>
      <w:r w:rsidR="00DD25DB" w:rsidRPr="00DD25DB">
        <w:t>.</w:t>
      </w:r>
      <w:r w:rsidR="00DD25DB">
        <w:t xml:space="preserve"> </w:t>
      </w:r>
      <w:r w:rsidRPr="00BE544A">
        <w:rPr>
          <w:color w:val="000000" w:themeColor="text1"/>
        </w:rPr>
        <w:t>With a comprehensive exposition and a single beta-testing case-study we hope this paper will be useful to understand the mathematical nuance and the differences in terms of deliverables for the models.</w:t>
      </w:r>
    </w:p>
    <w:p w14:paraId="6A5340AD" w14:textId="50625B04" w:rsidR="00D90E23" w:rsidRDefault="00B043B8" w:rsidP="00DD25DB">
      <w:pPr>
        <w:spacing w:line="480" w:lineRule="auto"/>
        <w:jc w:val="both"/>
      </w:pPr>
      <w:r w:rsidRPr="00611EDA">
        <w:rPr>
          <w:color w:val="000000" w:themeColor="text1"/>
        </w:rPr>
        <w:t>There are several limitations to this work. First and foremost,</w:t>
      </w:r>
      <w:r w:rsidRPr="00611EDA">
        <w:t xml:space="preserve"> all model estimates are based on a scenario where we assumed no change in either interventions or behavior</w:t>
      </w:r>
      <w:r>
        <w:t xml:space="preserve"> of people</w:t>
      </w:r>
      <w:r w:rsidRPr="00611EDA">
        <w:t xml:space="preserve"> in the forecast period. This is not true as there is tremendous variation in policies across Indian states in the post lockdown phase. We </w:t>
      </w:r>
      <w:r w:rsidRPr="00611EDA">
        <w:lastRenderedPageBreak/>
        <w:t xml:space="preserve">did observe regional lockdowns that were enacted in the forecast period. None of our models tried to capture this variability. Second, the five models we compare are a subset of </w:t>
      </w:r>
      <w:r w:rsidR="00977499">
        <w:t xml:space="preserve">a </w:t>
      </w:r>
      <w:r w:rsidRPr="00611EDA">
        <w:t xml:space="preserve">vast amount of work that has been done in this area, </w:t>
      </w:r>
      <w:r w:rsidR="00BE544A">
        <w:t>including</w:t>
      </w:r>
      <w:r w:rsidRPr="00611EDA">
        <w:t xml:space="preserve"> models that incorporate age-specific contact network and spatiotemporal variation</w:t>
      </w:r>
      <w:r w:rsidR="00977499">
        <w:t xml:space="preserve"> </w:t>
      </w:r>
      <w:r w:rsidR="001417F6">
        <w:fldChar w:fldCharType="begin"/>
      </w:r>
      <w:r w:rsidR="00956842">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fldChar w:fldCharType="separate"/>
      </w:r>
      <w:r w:rsidR="00956842">
        <w:rPr>
          <w:noProof/>
        </w:rPr>
        <w:t>(11,68)</w:t>
      </w:r>
      <w:r w:rsidR="001417F6">
        <w:fldChar w:fldCharType="end"/>
      </w:r>
      <w:r w:rsidR="001417F6">
        <w:t xml:space="preserve">. </w:t>
      </w:r>
      <w:r w:rsidRPr="00611EDA">
        <w:t xml:space="preserve">Finally, an extensive simulation study would be the best way to assess the models under different </w:t>
      </w:r>
      <w:r w:rsidR="00186DB1" w:rsidRPr="00611EDA">
        <w:t>scenario</w:t>
      </w:r>
      <w:r w:rsidR="00186DB1">
        <w:t>s,</w:t>
      </w:r>
      <w:r w:rsidRPr="00611EDA">
        <w:t xml:space="preserve"> but we have restricted our attention to India. </w:t>
      </w:r>
    </w:p>
    <w:p w14:paraId="684A946C" w14:textId="77777777" w:rsidR="00DD25DB" w:rsidRDefault="00DD25DB" w:rsidP="00DD25DB">
      <w:pPr>
        <w:spacing w:line="480" w:lineRule="auto"/>
        <w:jc w:val="both"/>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547CC61D"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7D4A1E">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 xml:space="preserve">December </w:t>
      </w:r>
      <w:proofErr w:type="gramStart"/>
      <w:r w:rsidR="00D50FCC">
        <w:rPr>
          <w:sz w:val="18"/>
          <w:szCs w:val="18"/>
        </w:rPr>
        <w:t>31</w:t>
      </w:r>
      <w:proofErr w:type="gramEnd"/>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2DCF7A97"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9E42AF">
              <w:rPr>
                <w:b/>
                <w:bCs/>
                <w:sz w:val="18"/>
                <w:szCs w:val="18"/>
              </w:rPr>
              <w:t>eSIR</w:t>
            </w:r>
            <w:proofErr w:type="spellEnd"/>
          </w:p>
        </w:tc>
        <w:tc>
          <w:tcPr>
            <w:tcW w:w="674" w:type="pct"/>
            <w:vAlign w:val="center"/>
          </w:tcPr>
          <w:p w14:paraId="172CFD53" w14:textId="7109C7CB"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9E42AF" w:rsidRPr="009E42AF">
              <w:rPr>
                <w:b/>
                <w:bCs/>
                <w:sz w:val="18"/>
                <w:szCs w:val="18"/>
                <w:vertAlign w:val="superscript"/>
              </w:rPr>
              <w:t>b</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5B3273E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9E42AF" w:rsidRPr="009E42AF">
              <w:rPr>
                <w:b/>
                <w:bCs/>
                <w:sz w:val="18"/>
                <w:szCs w:val="18"/>
                <w:vertAlign w:val="superscript"/>
              </w:rPr>
              <w:t>c</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w:t>
            </w:r>
            <w:proofErr w:type="spellStart"/>
            <w:r w:rsidRPr="009B3721">
              <w:rPr>
                <w:sz w:val="18"/>
                <w:szCs w:val="18"/>
              </w:rPr>
              <w:t>C</w:t>
            </w:r>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0DAD42E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2.12</w:t>
            </w:r>
          </w:p>
          <w:p w14:paraId="19E4A202" w14:textId="62AC7910" w:rsidR="009E42AF"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1.44, 2.16]</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4875F7F"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1.48</w:t>
            </w:r>
          </w:p>
          <w:p w14:paraId="5A1CC563" w14:textId="1DEC7780"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1</w:t>
            </w:r>
            <w:r>
              <w:rPr>
                <w:sz w:val="18"/>
                <w:szCs w:val="18"/>
              </w:rPr>
              <w:t>.00</w:t>
            </w:r>
            <w:r w:rsidRPr="009E42AF">
              <w:rPr>
                <w:sz w:val="18"/>
                <w:szCs w:val="18"/>
              </w:rPr>
              <w:t>, 1.51]</w:t>
            </w: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3030F83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7</w:t>
            </w:r>
          </w:p>
          <w:p w14:paraId="25321D2B" w14:textId="00C567E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9, 0.89]</w:t>
            </w: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48640756"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89</w:t>
            </w:r>
          </w:p>
          <w:p w14:paraId="0A67D679" w14:textId="24AAD2C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61, 0.91]</w:t>
            </w: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239DDBA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5</w:t>
            </w:r>
          </w:p>
          <w:p w14:paraId="291A93C2" w14:textId="5AAFC17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8, 0.87]</w:t>
            </w: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FE7EB9A"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77</w:t>
            </w:r>
          </w:p>
          <w:p w14:paraId="4F4D4F4C" w14:textId="4F350404"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52, 0.78]</w:t>
            </w: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5B2A9C3E"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79</w:t>
            </w:r>
          </w:p>
          <w:p w14:paraId="00FEFD18" w14:textId="705DD7B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4, 0.81]</w:t>
            </w: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520D6C6E"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69</w:t>
            </w:r>
          </w:p>
          <w:p w14:paraId="082A0AB1" w14:textId="0FCD4CF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47, 0.7]</w:t>
            </w: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414D378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67</w:t>
            </w:r>
          </w:p>
          <w:p w14:paraId="0C66E3A7" w14:textId="100595B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45, 0.68]</w:t>
            </w: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5B9B2A61"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009E42AF" w:rsidRPr="009E42AF">
              <w:rPr>
                <w:sz w:val="18"/>
                <w:szCs w:val="18"/>
                <w:vertAlign w:val="superscript"/>
              </w:rPr>
              <w:t>d</w:t>
            </w:r>
            <w:r w:rsidRPr="009E42AF">
              <w:rPr>
                <w:sz w:val="18"/>
                <w:szCs w:val="18"/>
                <w:vertAlign w:val="superscript"/>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1CB9011F" w14:textId="77777777" w:rsidR="009E42AF"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6508E708" w14:textId="4962B5EB" w:rsidR="009E42AF" w:rsidRDefault="009E42AF" w:rsidP="00BA793A">
      <w:pPr>
        <w:pStyle w:val="Caption"/>
        <w:spacing w:line="240" w:lineRule="auto"/>
        <w:contextualSpacing/>
        <w:rPr>
          <w:sz w:val="18"/>
          <w:szCs w:val="18"/>
        </w:rPr>
      </w:pPr>
      <w:proofErr w:type="spellStart"/>
      <w:r>
        <w:rPr>
          <w:sz w:val="18"/>
          <w:szCs w:val="18"/>
          <w:vertAlign w:val="superscript"/>
        </w:rPr>
        <w:t>b</w:t>
      </w:r>
      <w:r w:rsidR="00BA793A">
        <w:rPr>
          <w:sz w:val="18"/>
          <w:szCs w:val="18"/>
        </w:rPr>
        <w:t>The</w:t>
      </w:r>
      <w:proofErr w:type="spellEnd"/>
      <w:r w:rsidR="00BA793A">
        <w:rPr>
          <w:sz w:val="18"/>
          <w:szCs w:val="18"/>
        </w:rPr>
        <w:t xml:space="preserve"> SAPHIRE model does not return</w:t>
      </w:r>
      <w:r w:rsidR="00BA793A" w:rsidRPr="00BA793A">
        <w:rPr>
          <w:sz w:val="18"/>
          <w:szCs w:val="18"/>
        </w:rPr>
        <w:t xml:space="preserve"> </w:t>
      </w:r>
      <w:r w:rsidR="00BA793A">
        <w:rPr>
          <w:sz w:val="18"/>
          <w:szCs w:val="18"/>
        </w:rPr>
        <w:t>projections of active reported cases or cumulative reported deaths</w:t>
      </w:r>
      <w:r>
        <w:rPr>
          <w:sz w:val="18"/>
          <w:szCs w:val="18"/>
        </w:rPr>
        <w:t>.</w:t>
      </w:r>
    </w:p>
    <w:p w14:paraId="3E62DD7C" w14:textId="7384487D" w:rsidR="00BA793A" w:rsidRDefault="009E42AF" w:rsidP="00BA793A">
      <w:pPr>
        <w:pStyle w:val="Caption"/>
        <w:spacing w:line="240" w:lineRule="auto"/>
        <w:contextualSpacing/>
        <w:rPr>
          <w:sz w:val="18"/>
          <w:szCs w:val="18"/>
        </w:rPr>
      </w:pPr>
      <w:proofErr w:type="spellStart"/>
      <w:r>
        <w:rPr>
          <w:sz w:val="18"/>
          <w:szCs w:val="18"/>
          <w:vertAlign w:val="superscript"/>
        </w:rPr>
        <w:t>c</w:t>
      </w:r>
      <w:r w:rsidR="00BA793A">
        <w:rPr>
          <w:sz w:val="18"/>
          <w:szCs w:val="18"/>
        </w:rPr>
        <w:t>The</w:t>
      </w:r>
      <w:proofErr w:type="spellEnd"/>
      <w:r w:rsidR="00BA793A">
        <w:rPr>
          <w:sz w:val="18"/>
          <w:szCs w:val="18"/>
        </w:rPr>
        <w:t xml:space="preserve"> ICM model does not return</w:t>
      </w:r>
      <w:r w:rsidR="00BA793A" w:rsidRPr="00BA793A">
        <w:rPr>
          <w:sz w:val="18"/>
          <w:szCs w:val="18"/>
        </w:rPr>
        <w:t xml:space="preserve"> </w:t>
      </w:r>
      <w:r w:rsidR="00BA793A">
        <w:rPr>
          <w:sz w:val="18"/>
          <w:szCs w:val="18"/>
        </w:rPr>
        <w:t xml:space="preserve">projections of </w:t>
      </w:r>
      <w:r w:rsidR="001417F6">
        <w:rPr>
          <w:sz w:val="18"/>
          <w:szCs w:val="18"/>
        </w:rPr>
        <w:t>active or cumulative reported cases.</w:t>
      </w:r>
    </w:p>
    <w:p w14:paraId="6151461F" w14:textId="3ED696C4" w:rsidR="00BA793A" w:rsidRPr="007204B3" w:rsidRDefault="009E42AF" w:rsidP="00BA793A">
      <w:pPr>
        <w:pStyle w:val="Caption"/>
        <w:spacing w:line="240" w:lineRule="auto"/>
        <w:contextualSpacing/>
        <w:rPr>
          <w:sz w:val="18"/>
          <w:szCs w:val="18"/>
        </w:rPr>
      </w:pPr>
      <w:proofErr w:type="spellStart"/>
      <w:r>
        <w:rPr>
          <w:sz w:val="18"/>
          <w:szCs w:val="18"/>
          <w:vertAlign w:val="superscript"/>
        </w:rPr>
        <w:t>d</w:t>
      </w:r>
      <w:r w:rsidR="007204B3">
        <w:rPr>
          <w:sz w:val="18"/>
          <w:szCs w:val="18"/>
        </w:rPr>
        <w:t>We</w:t>
      </w:r>
      <w:proofErr w:type="spellEnd"/>
      <w:r w:rsidR="007204B3">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5F75C9BA"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0D2B7F">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D90E23">
            <w:pPr>
              <w:pStyle w:val="Caption"/>
              <w:spacing w:line="240" w:lineRule="auto"/>
              <w:contextualSpacing/>
              <w:jc w:val="center"/>
              <w:rPr>
                <w:sz w:val="20"/>
                <w:szCs w:val="20"/>
              </w:rPr>
            </w:pPr>
            <w:r>
              <w:rPr>
                <w:sz w:val="20"/>
                <w:szCs w:val="20"/>
              </w:rPr>
              <w:t>COVID-count</w:t>
            </w:r>
          </w:p>
        </w:tc>
        <w:tc>
          <w:tcPr>
            <w:tcW w:w="1440" w:type="dxa"/>
            <w:vMerge w:val="restart"/>
            <w:vAlign w:val="center"/>
          </w:tcPr>
          <w:p w14:paraId="2B48DF06" w14:textId="6C568629" w:rsid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0E5BF1FA" w:rsidR="00501653" w:rsidRP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w:t>
            </w:r>
            <w:proofErr w:type="spellStart"/>
            <w:r>
              <w:rPr>
                <w:sz w:val="20"/>
                <w:szCs w:val="20"/>
              </w:rPr>
              <w:t>C</w:t>
            </w:r>
            <w:r w:rsidR="003C293B">
              <w:rPr>
                <w:sz w:val="20"/>
                <w:szCs w:val="20"/>
              </w:rPr>
              <w:t>r</w:t>
            </w:r>
            <w:r>
              <w:rPr>
                <w:sz w:val="20"/>
                <w:szCs w:val="20"/>
              </w:rPr>
              <w:t>I</w:t>
            </w:r>
            <w:proofErr w:type="spellEnd"/>
            <w:r>
              <w:rPr>
                <w:sz w:val="20"/>
                <w:szCs w:val="20"/>
              </w:rPr>
              <w:t xml:space="preserve">)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D90E23">
            <w:pPr>
              <w:pStyle w:val="Caption"/>
              <w:spacing w:line="240" w:lineRule="auto"/>
              <w:contextualSpacing/>
              <w:jc w:val="center"/>
              <w:rPr>
                <w:sz w:val="20"/>
                <w:szCs w:val="20"/>
              </w:rPr>
            </w:pPr>
          </w:p>
        </w:tc>
        <w:tc>
          <w:tcPr>
            <w:tcW w:w="1440" w:type="dxa"/>
            <w:vMerge/>
            <w:vAlign w:val="center"/>
          </w:tcPr>
          <w:p w14:paraId="71868C69" w14:textId="77777777" w:rsidR="00501653"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D90E23" w14:paraId="3E34EBD5"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6C06E536" w14:textId="77777777" w:rsidR="00D90E23" w:rsidRPr="00261C25" w:rsidRDefault="00D90E23" w:rsidP="00D90E23">
            <w:pPr>
              <w:pStyle w:val="Caption"/>
              <w:spacing w:line="240" w:lineRule="auto"/>
              <w:contextualSpacing/>
              <w:jc w:val="center"/>
              <w:rPr>
                <w:sz w:val="20"/>
                <w:szCs w:val="20"/>
              </w:rPr>
            </w:pPr>
            <w:r>
              <w:rPr>
                <w:sz w:val="20"/>
                <w:szCs w:val="20"/>
              </w:rPr>
              <w:t xml:space="preserve">Active </w:t>
            </w:r>
            <w:r w:rsidRPr="00261C25">
              <w:rPr>
                <w:sz w:val="20"/>
                <w:szCs w:val="20"/>
              </w:rPr>
              <w:t>cases</w:t>
            </w:r>
          </w:p>
          <w:p w14:paraId="7DA82A17" w14:textId="5F942D3F" w:rsidR="00D90E23" w:rsidRPr="00261C25" w:rsidRDefault="00DD25DB"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37639D68" w14:textId="5298A1A0" w:rsidR="00D90E23" w:rsidRPr="005B18EB"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Observed</w:t>
            </w:r>
          </w:p>
        </w:tc>
        <w:tc>
          <w:tcPr>
            <w:tcW w:w="3894" w:type="dxa"/>
            <w:vAlign w:val="center"/>
          </w:tcPr>
          <w:p w14:paraId="039A6BBD" w14:textId="447D6BDD"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57</w:t>
            </w:r>
          </w:p>
        </w:tc>
        <w:tc>
          <w:tcPr>
            <w:tcW w:w="3894" w:type="dxa"/>
            <w:vAlign w:val="center"/>
          </w:tcPr>
          <w:p w14:paraId="5623D3AD" w14:textId="1A9FD6FA"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44</w:t>
            </w:r>
          </w:p>
        </w:tc>
        <w:tc>
          <w:tcPr>
            <w:tcW w:w="3894" w:type="dxa"/>
            <w:vAlign w:val="center"/>
          </w:tcPr>
          <w:p w14:paraId="377C7F85" w14:textId="0106F88F"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26</w:t>
            </w:r>
          </w:p>
        </w:tc>
      </w:tr>
      <w:tr w:rsidR="00D90E23" w14:paraId="59660D12"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D07177D" w14:textId="77777777" w:rsidR="00D90E23" w:rsidRPr="00261C25" w:rsidRDefault="00D90E23" w:rsidP="00D90E23">
            <w:pPr>
              <w:pStyle w:val="Caption"/>
              <w:spacing w:line="240" w:lineRule="auto"/>
              <w:contextualSpacing/>
              <w:jc w:val="center"/>
              <w:rPr>
                <w:sz w:val="20"/>
                <w:szCs w:val="20"/>
              </w:rPr>
            </w:pPr>
          </w:p>
        </w:tc>
        <w:tc>
          <w:tcPr>
            <w:tcW w:w="1440" w:type="dxa"/>
            <w:vAlign w:val="center"/>
          </w:tcPr>
          <w:p w14:paraId="341CD74D" w14:textId="037A4139" w:rsidR="00D90E23" w:rsidRPr="005B18EB"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SEIR-</w:t>
            </w:r>
            <w:proofErr w:type="spellStart"/>
            <w:r>
              <w:rPr>
                <w:b/>
                <w:bCs/>
                <w:sz w:val="20"/>
                <w:szCs w:val="20"/>
              </w:rPr>
              <w:t>fansy</w:t>
            </w:r>
            <w:proofErr w:type="spellEnd"/>
          </w:p>
        </w:tc>
        <w:tc>
          <w:tcPr>
            <w:tcW w:w="3894" w:type="dxa"/>
            <w:vAlign w:val="center"/>
          </w:tcPr>
          <w:p w14:paraId="0424CED3"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5.32</w:t>
            </w:r>
          </w:p>
          <w:p w14:paraId="517C63FD" w14:textId="131F2C96"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5.12-5.52) [9.3]</w:t>
            </w:r>
          </w:p>
        </w:tc>
        <w:tc>
          <w:tcPr>
            <w:tcW w:w="3894" w:type="dxa"/>
            <w:vAlign w:val="center"/>
          </w:tcPr>
          <w:p w14:paraId="2DFE25F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3.99</w:t>
            </w:r>
          </w:p>
          <w:p w14:paraId="2C14B189" w14:textId="0A03A1AB"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3.85-4.14) [9.13]</w:t>
            </w:r>
          </w:p>
        </w:tc>
        <w:tc>
          <w:tcPr>
            <w:tcW w:w="3894" w:type="dxa"/>
            <w:vAlign w:val="center"/>
          </w:tcPr>
          <w:p w14:paraId="485DD94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2.96</w:t>
            </w:r>
          </w:p>
          <w:p w14:paraId="30EB9955" w14:textId="5365C040"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2.85-3.06) [11.53]</w:t>
            </w:r>
          </w:p>
        </w:tc>
      </w:tr>
      <w:tr w:rsidR="007D4886" w14:paraId="291C8F3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FCC0FAB" w14:textId="77777777" w:rsidR="007D4886" w:rsidRPr="00261C25" w:rsidRDefault="007D4886" w:rsidP="00D90E23">
            <w:pPr>
              <w:pStyle w:val="Caption"/>
              <w:spacing w:line="240" w:lineRule="auto"/>
              <w:contextualSpacing/>
              <w:jc w:val="center"/>
              <w:rPr>
                <w:sz w:val="20"/>
                <w:szCs w:val="20"/>
              </w:rPr>
            </w:pPr>
            <w:r w:rsidRPr="00261C25">
              <w:rPr>
                <w:sz w:val="20"/>
                <w:szCs w:val="20"/>
              </w:rPr>
              <w:t>Cumulative cases</w:t>
            </w:r>
          </w:p>
          <w:p w14:paraId="70F2BFC3" w14:textId="51B123FA" w:rsidR="00261C25" w:rsidRPr="00261C25" w:rsidRDefault="00DD25DB"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2BB393E0" w14:textId="4B30644C"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32D7AE03"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8</w:t>
            </w:r>
            <w:r w:rsidR="00261C25" w:rsidRPr="00261C25">
              <w:rPr>
                <w:i w:val="0"/>
                <w:iCs w:val="0"/>
                <w:sz w:val="20"/>
                <w:szCs w:val="20"/>
              </w:rPr>
              <w:t>.</w:t>
            </w:r>
            <w:r w:rsidRPr="00261C25">
              <w:rPr>
                <w:i w:val="0"/>
                <w:iCs w:val="0"/>
                <w:sz w:val="20"/>
                <w:szCs w:val="20"/>
              </w:rPr>
              <w:t>18</w:t>
            </w:r>
          </w:p>
        </w:tc>
        <w:tc>
          <w:tcPr>
            <w:tcW w:w="3894" w:type="dxa"/>
            <w:vAlign w:val="center"/>
          </w:tcPr>
          <w:p w14:paraId="54BC0DF0" w14:textId="173B8421"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9</w:t>
            </w:r>
            <w:r w:rsidR="00261C25" w:rsidRPr="00261C25">
              <w:rPr>
                <w:i w:val="0"/>
                <w:iCs w:val="0"/>
                <w:sz w:val="20"/>
                <w:szCs w:val="20"/>
              </w:rPr>
              <w:t>.</w:t>
            </w:r>
            <w:r w:rsidRPr="00261C25">
              <w:rPr>
                <w:i w:val="0"/>
                <w:iCs w:val="0"/>
                <w:sz w:val="20"/>
                <w:szCs w:val="20"/>
              </w:rPr>
              <w:t>46</w:t>
            </w:r>
          </w:p>
        </w:tc>
        <w:tc>
          <w:tcPr>
            <w:tcW w:w="3894" w:type="dxa"/>
            <w:vAlign w:val="center"/>
          </w:tcPr>
          <w:p w14:paraId="4C1A5430" w14:textId="6A615A7E"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0</w:t>
            </w:r>
            <w:r w:rsidR="00261C25" w:rsidRPr="00261C25">
              <w:rPr>
                <w:i w:val="0"/>
                <w:iCs w:val="0"/>
                <w:sz w:val="20"/>
                <w:szCs w:val="20"/>
              </w:rPr>
              <w:t>.</w:t>
            </w:r>
            <w:r w:rsidRPr="00261C25">
              <w:rPr>
                <w:i w:val="0"/>
                <w:iCs w:val="0"/>
                <w:sz w:val="20"/>
                <w:szCs w:val="20"/>
              </w:rPr>
              <w:t>2</w:t>
            </w:r>
            <w:r w:rsidR="00261C25" w:rsidRPr="00261C25">
              <w:rPr>
                <w:i w:val="0"/>
                <w:iCs w:val="0"/>
                <w:sz w:val="20"/>
                <w:szCs w:val="20"/>
              </w:rPr>
              <w:t>9</w:t>
            </w:r>
          </w:p>
        </w:tc>
      </w:tr>
      <w:tr w:rsidR="007D4886" w14:paraId="6293D181"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D90E23">
            <w:pPr>
              <w:pStyle w:val="Caption"/>
              <w:spacing w:line="240" w:lineRule="auto"/>
              <w:contextualSpacing/>
              <w:jc w:val="center"/>
              <w:rPr>
                <w:sz w:val="20"/>
                <w:szCs w:val="20"/>
              </w:rPr>
            </w:pPr>
          </w:p>
        </w:tc>
        <w:tc>
          <w:tcPr>
            <w:tcW w:w="1440" w:type="dxa"/>
            <w:vAlign w:val="center"/>
          </w:tcPr>
          <w:p w14:paraId="50F51CC6" w14:textId="19445B95"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DD25DB">
              <w:rPr>
                <w:b/>
                <w:bCs/>
                <w:sz w:val="20"/>
                <w:szCs w:val="20"/>
              </w:rPr>
              <w:t>SAPHIRE</w:t>
            </w:r>
            <w:r w:rsidR="00AB1FD3" w:rsidRPr="00AB1FD3">
              <w:rPr>
                <w:b/>
                <w:bCs/>
                <w:sz w:val="20"/>
                <w:szCs w:val="20"/>
                <w:vertAlign w:val="superscript"/>
              </w:rPr>
              <w:t>d</w:t>
            </w:r>
            <w:proofErr w:type="spellEnd"/>
          </w:p>
        </w:tc>
        <w:tc>
          <w:tcPr>
            <w:tcW w:w="3894" w:type="dxa"/>
            <w:vAlign w:val="center"/>
          </w:tcPr>
          <w:p w14:paraId="57F7ECC3" w14:textId="0F3AF855" w:rsidR="005B18EB"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578</w:t>
            </w:r>
            <w:r w:rsidR="00261C25" w:rsidRPr="00DD25DB">
              <w:rPr>
                <w:i w:val="0"/>
                <w:iCs w:val="0"/>
                <w:sz w:val="20"/>
                <w:szCs w:val="20"/>
              </w:rPr>
              <w:t>.21</w:t>
            </w:r>
            <w:r w:rsidRPr="00DD25DB">
              <w:rPr>
                <w:i w:val="0"/>
                <w:iCs w:val="0"/>
                <w:sz w:val="20"/>
                <w:szCs w:val="20"/>
              </w:rPr>
              <w:t xml:space="preserve"> </w:t>
            </w:r>
          </w:p>
          <w:p w14:paraId="35DB1FD3" w14:textId="2E8714F0"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46</w:t>
            </w:r>
            <w:r w:rsidR="00261C25" w:rsidRPr="00DD25DB">
              <w:rPr>
                <w:i w:val="0"/>
                <w:iCs w:val="0"/>
                <w:sz w:val="20"/>
                <w:szCs w:val="20"/>
              </w:rPr>
              <w:t>.</w:t>
            </w:r>
            <w:r w:rsidRPr="00DD25DB">
              <w:rPr>
                <w:i w:val="0"/>
                <w:iCs w:val="0"/>
                <w:sz w:val="20"/>
                <w:szCs w:val="20"/>
              </w:rPr>
              <w:t>4</w:t>
            </w:r>
            <w:r w:rsidR="00261C25" w:rsidRPr="00DD25DB">
              <w:rPr>
                <w:i w:val="0"/>
                <w:iCs w:val="0"/>
                <w:sz w:val="20"/>
                <w:szCs w:val="20"/>
              </w:rPr>
              <w:t>1</w:t>
            </w:r>
            <w:r w:rsidR="005B18EB" w:rsidRPr="00DD25DB">
              <w:rPr>
                <w:i w:val="0"/>
                <w:iCs w:val="0"/>
                <w:sz w:val="20"/>
                <w:szCs w:val="20"/>
              </w:rPr>
              <w:t>-</w:t>
            </w:r>
            <w:r w:rsidRPr="00DD25DB">
              <w:rPr>
                <w:i w:val="0"/>
                <w:iCs w:val="0"/>
                <w:sz w:val="20"/>
                <w:szCs w:val="20"/>
              </w:rPr>
              <w:t>1134</w:t>
            </w:r>
            <w:r w:rsidR="00261C25" w:rsidRPr="00DD25DB">
              <w:rPr>
                <w:i w:val="0"/>
                <w:iCs w:val="0"/>
                <w:sz w:val="20"/>
                <w:szCs w:val="20"/>
              </w:rPr>
              <w:t>.20</w:t>
            </w:r>
            <w:r w:rsidRPr="00DD25DB">
              <w:rPr>
                <w:i w:val="0"/>
                <w:iCs w:val="0"/>
                <w:sz w:val="20"/>
                <w:szCs w:val="20"/>
              </w:rPr>
              <w:t>) [70.7]</w:t>
            </w:r>
          </w:p>
        </w:tc>
        <w:tc>
          <w:tcPr>
            <w:tcW w:w="3894" w:type="dxa"/>
            <w:vAlign w:val="center"/>
          </w:tcPr>
          <w:p w14:paraId="6212D83F" w14:textId="2B525A6F" w:rsidR="005B18EB"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612</w:t>
            </w:r>
            <w:r w:rsidR="00261C25" w:rsidRPr="00DD25DB">
              <w:rPr>
                <w:i w:val="0"/>
                <w:iCs w:val="0"/>
                <w:sz w:val="20"/>
                <w:szCs w:val="20"/>
              </w:rPr>
              <w:t>.</w:t>
            </w:r>
            <w:r w:rsidRPr="00DD25DB">
              <w:rPr>
                <w:i w:val="0"/>
                <w:iCs w:val="0"/>
                <w:sz w:val="20"/>
                <w:szCs w:val="20"/>
              </w:rPr>
              <w:t>79</w:t>
            </w:r>
          </w:p>
          <w:p w14:paraId="43E603DE" w14:textId="46A6E730"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52</w:t>
            </w:r>
            <w:r w:rsidR="00261C25" w:rsidRPr="00DD25DB">
              <w:rPr>
                <w:i w:val="0"/>
                <w:iCs w:val="0"/>
                <w:sz w:val="20"/>
                <w:szCs w:val="20"/>
              </w:rPr>
              <w:t>.</w:t>
            </w:r>
            <w:r w:rsidRPr="00DD25DB">
              <w:rPr>
                <w:i w:val="0"/>
                <w:iCs w:val="0"/>
                <w:sz w:val="20"/>
                <w:szCs w:val="20"/>
              </w:rPr>
              <w:t>253</w:t>
            </w:r>
            <w:r w:rsidR="005B18EB" w:rsidRPr="00DD25DB">
              <w:rPr>
                <w:i w:val="0"/>
                <w:iCs w:val="0"/>
                <w:sz w:val="20"/>
                <w:szCs w:val="20"/>
              </w:rPr>
              <w:t>-</w:t>
            </w:r>
            <w:r w:rsidRPr="00DD25DB">
              <w:rPr>
                <w:i w:val="0"/>
                <w:iCs w:val="0"/>
                <w:sz w:val="20"/>
                <w:szCs w:val="20"/>
              </w:rPr>
              <w:t>1161</w:t>
            </w:r>
            <w:r w:rsidR="00261C25" w:rsidRPr="00DD25DB">
              <w:rPr>
                <w:i w:val="0"/>
                <w:iCs w:val="0"/>
                <w:sz w:val="20"/>
                <w:szCs w:val="20"/>
              </w:rPr>
              <w:t>.</w:t>
            </w:r>
            <w:r w:rsidRPr="00DD25DB">
              <w:rPr>
                <w:i w:val="0"/>
                <w:iCs w:val="0"/>
                <w:sz w:val="20"/>
                <w:szCs w:val="20"/>
              </w:rPr>
              <w:t>26) [64.8]</w:t>
            </w:r>
          </w:p>
        </w:tc>
        <w:tc>
          <w:tcPr>
            <w:tcW w:w="3894" w:type="dxa"/>
            <w:vAlign w:val="center"/>
          </w:tcPr>
          <w:p w14:paraId="0F2FE282" w14:textId="66D93BC8" w:rsidR="005B18EB"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622</w:t>
            </w:r>
            <w:r w:rsidR="00261C25" w:rsidRPr="00DD25DB">
              <w:rPr>
                <w:i w:val="0"/>
                <w:iCs w:val="0"/>
                <w:sz w:val="20"/>
                <w:szCs w:val="20"/>
              </w:rPr>
              <w:t>.</w:t>
            </w:r>
            <w:r w:rsidRPr="00DD25DB">
              <w:rPr>
                <w:i w:val="0"/>
                <w:iCs w:val="0"/>
                <w:sz w:val="20"/>
                <w:szCs w:val="20"/>
              </w:rPr>
              <w:t>3</w:t>
            </w:r>
            <w:r w:rsidR="00261C25" w:rsidRPr="00DD25DB">
              <w:rPr>
                <w:i w:val="0"/>
                <w:iCs w:val="0"/>
                <w:sz w:val="20"/>
                <w:szCs w:val="20"/>
              </w:rPr>
              <w:t>2</w:t>
            </w:r>
            <w:r w:rsidRPr="00DD25DB">
              <w:rPr>
                <w:i w:val="0"/>
                <w:iCs w:val="0"/>
                <w:sz w:val="20"/>
                <w:szCs w:val="20"/>
              </w:rPr>
              <w:t xml:space="preserve"> </w:t>
            </w:r>
          </w:p>
          <w:p w14:paraId="311DE2D5" w14:textId="560D3B6A" w:rsidR="007D4886" w:rsidRPr="00DD25D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DD25DB">
              <w:rPr>
                <w:i w:val="0"/>
                <w:iCs w:val="0"/>
                <w:sz w:val="20"/>
                <w:szCs w:val="20"/>
              </w:rPr>
              <w:t>(55</w:t>
            </w:r>
            <w:r w:rsidR="00261C25" w:rsidRPr="00DD25DB">
              <w:rPr>
                <w:i w:val="0"/>
                <w:iCs w:val="0"/>
                <w:sz w:val="20"/>
                <w:szCs w:val="20"/>
              </w:rPr>
              <w:t>.</w:t>
            </w:r>
            <w:r w:rsidRPr="00DD25DB">
              <w:rPr>
                <w:i w:val="0"/>
                <w:iCs w:val="0"/>
                <w:sz w:val="20"/>
                <w:szCs w:val="20"/>
              </w:rPr>
              <w:t>7</w:t>
            </w:r>
            <w:r w:rsidR="00261C25" w:rsidRPr="00DD25DB">
              <w:rPr>
                <w:i w:val="0"/>
                <w:iCs w:val="0"/>
                <w:sz w:val="20"/>
                <w:szCs w:val="20"/>
              </w:rPr>
              <w:t>9</w:t>
            </w:r>
            <w:r w:rsidR="005B18EB" w:rsidRPr="00DD25DB">
              <w:rPr>
                <w:i w:val="0"/>
                <w:iCs w:val="0"/>
                <w:sz w:val="20"/>
                <w:szCs w:val="20"/>
              </w:rPr>
              <w:t>-</w:t>
            </w:r>
            <w:r w:rsidRPr="00DD25DB">
              <w:rPr>
                <w:i w:val="0"/>
                <w:iCs w:val="0"/>
                <w:sz w:val="20"/>
                <w:szCs w:val="20"/>
              </w:rPr>
              <w:t>1163</w:t>
            </w:r>
            <w:r w:rsidR="00261C25" w:rsidRPr="00DD25DB">
              <w:rPr>
                <w:i w:val="0"/>
                <w:iCs w:val="0"/>
                <w:sz w:val="20"/>
                <w:szCs w:val="20"/>
              </w:rPr>
              <w:t>.17</w:t>
            </w:r>
            <w:r w:rsidRPr="00DD25DB">
              <w:rPr>
                <w:i w:val="0"/>
                <w:iCs w:val="0"/>
                <w:sz w:val="20"/>
                <w:szCs w:val="20"/>
              </w:rPr>
              <w:t>) [60.5]</w:t>
            </w:r>
          </w:p>
        </w:tc>
      </w:tr>
      <w:tr w:rsidR="007D4886" w14:paraId="7424680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D90E23">
            <w:pPr>
              <w:pStyle w:val="Caption"/>
              <w:spacing w:line="240" w:lineRule="auto"/>
              <w:contextualSpacing/>
              <w:jc w:val="center"/>
              <w:rPr>
                <w:sz w:val="20"/>
                <w:szCs w:val="20"/>
              </w:rPr>
            </w:pPr>
          </w:p>
        </w:tc>
        <w:tc>
          <w:tcPr>
            <w:tcW w:w="1440" w:type="dxa"/>
            <w:vAlign w:val="center"/>
          </w:tcPr>
          <w:p w14:paraId="362D75DA" w14:textId="2A76AF84"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A047F0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9</w:t>
            </w:r>
            <w:r w:rsidR="00261C25" w:rsidRPr="00261C25">
              <w:rPr>
                <w:i w:val="0"/>
                <w:iCs w:val="0"/>
                <w:sz w:val="20"/>
                <w:szCs w:val="20"/>
              </w:rPr>
              <w:t>.32</w:t>
            </w:r>
          </w:p>
          <w:p w14:paraId="1FE31EE5" w14:textId="60E72DC2"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6</w:t>
            </w:r>
            <w:r w:rsidR="00261C25" w:rsidRPr="00261C25">
              <w:rPr>
                <w:i w:val="0"/>
                <w:iCs w:val="0"/>
                <w:sz w:val="20"/>
                <w:szCs w:val="20"/>
              </w:rPr>
              <w:t>.</w:t>
            </w:r>
            <w:r w:rsidRPr="00261C25">
              <w:rPr>
                <w:i w:val="0"/>
                <w:iCs w:val="0"/>
                <w:sz w:val="20"/>
                <w:szCs w:val="20"/>
              </w:rPr>
              <w:t>8</w:t>
            </w:r>
            <w:r w:rsidR="005B18EB" w:rsidRPr="00261C25">
              <w:rPr>
                <w:i w:val="0"/>
                <w:iCs w:val="0"/>
                <w:sz w:val="20"/>
                <w:szCs w:val="20"/>
              </w:rPr>
              <w:t>-</w:t>
            </w:r>
            <w:r w:rsidRPr="00261C25">
              <w:rPr>
                <w:i w:val="0"/>
                <w:iCs w:val="0"/>
                <w:sz w:val="20"/>
                <w:szCs w:val="20"/>
              </w:rPr>
              <w:t>61</w:t>
            </w:r>
            <w:r w:rsidR="00261C25" w:rsidRPr="00261C25">
              <w:rPr>
                <w:i w:val="0"/>
                <w:iCs w:val="0"/>
                <w:sz w:val="20"/>
                <w:szCs w:val="20"/>
              </w:rPr>
              <w:t>.</w:t>
            </w:r>
            <w:r w:rsidRPr="00261C25">
              <w:rPr>
                <w:i w:val="0"/>
                <w:iCs w:val="0"/>
                <w:sz w:val="20"/>
                <w:szCs w:val="20"/>
              </w:rPr>
              <w:t>7</w:t>
            </w:r>
            <w:r w:rsidR="00261C25" w:rsidRPr="00261C25">
              <w:rPr>
                <w:i w:val="0"/>
                <w:iCs w:val="0"/>
                <w:sz w:val="20"/>
                <w:szCs w:val="20"/>
              </w:rPr>
              <w:t>2</w:t>
            </w:r>
            <w:r w:rsidRPr="00261C25">
              <w:rPr>
                <w:i w:val="0"/>
                <w:iCs w:val="0"/>
                <w:sz w:val="20"/>
                <w:szCs w:val="20"/>
              </w:rPr>
              <w:t>) [7.25]</w:t>
            </w:r>
          </w:p>
        </w:tc>
        <w:tc>
          <w:tcPr>
            <w:tcW w:w="3894" w:type="dxa"/>
            <w:vAlign w:val="center"/>
          </w:tcPr>
          <w:p w14:paraId="74852234" w14:textId="7FF540A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8</w:t>
            </w:r>
            <w:r w:rsidR="00261C25" w:rsidRPr="00261C25">
              <w:rPr>
                <w:i w:val="0"/>
                <w:iCs w:val="0"/>
                <w:sz w:val="20"/>
                <w:szCs w:val="20"/>
              </w:rPr>
              <w:t>.</w:t>
            </w:r>
            <w:r w:rsidRPr="00261C25">
              <w:rPr>
                <w:i w:val="0"/>
                <w:iCs w:val="0"/>
                <w:sz w:val="20"/>
                <w:szCs w:val="20"/>
              </w:rPr>
              <w:t>7</w:t>
            </w:r>
            <w:r w:rsidR="00261C25" w:rsidRPr="00261C25">
              <w:rPr>
                <w:i w:val="0"/>
                <w:iCs w:val="0"/>
                <w:sz w:val="20"/>
                <w:szCs w:val="20"/>
              </w:rPr>
              <w:t>1</w:t>
            </w:r>
          </w:p>
          <w:p w14:paraId="0DE3F874" w14:textId="0A054725"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5</w:t>
            </w:r>
            <w:r w:rsidR="00261C25" w:rsidRPr="00261C25">
              <w:rPr>
                <w:i w:val="0"/>
                <w:iCs w:val="0"/>
                <w:sz w:val="20"/>
                <w:szCs w:val="20"/>
              </w:rPr>
              <w:t>.</w:t>
            </w:r>
            <w:r w:rsidRPr="00261C25">
              <w:rPr>
                <w:i w:val="0"/>
                <w:iCs w:val="0"/>
                <w:sz w:val="20"/>
                <w:szCs w:val="20"/>
              </w:rPr>
              <w:t>9</w:t>
            </w:r>
            <w:r w:rsidR="00261C25" w:rsidRPr="00261C25">
              <w:rPr>
                <w:i w:val="0"/>
                <w:iCs w:val="0"/>
                <w:sz w:val="20"/>
                <w:szCs w:val="20"/>
              </w:rPr>
              <w:t>5</w:t>
            </w:r>
            <w:r w:rsidR="005B18EB" w:rsidRPr="00261C25">
              <w:rPr>
                <w:i w:val="0"/>
                <w:iCs w:val="0"/>
                <w:sz w:val="20"/>
                <w:szCs w:val="20"/>
              </w:rPr>
              <w:t>-</w:t>
            </w:r>
            <w:r w:rsidRPr="00261C25">
              <w:rPr>
                <w:i w:val="0"/>
                <w:iCs w:val="0"/>
                <w:sz w:val="20"/>
                <w:szCs w:val="20"/>
              </w:rPr>
              <w:t>71</w:t>
            </w:r>
            <w:r w:rsidR="00261C25" w:rsidRPr="00261C25">
              <w:rPr>
                <w:i w:val="0"/>
                <w:iCs w:val="0"/>
                <w:sz w:val="20"/>
                <w:szCs w:val="20"/>
              </w:rPr>
              <w:t>.</w:t>
            </w:r>
            <w:r w:rsidRPr="00261C25">
              <w:rPr>
                <w:i w:val="0"/>
                <w:iCs w:val="0"/>
                <w:sz w:val="20"/>
                <w:szCs w:val="20"/>
              </w:rPr>
              <w:t>47) [7.26]</w:t>
            </w:r>
          </w:p>
        </w:tc>
        <w:tc>
          <w:tcPr>
            <w:tcW w:w="3894" w:type="dxa"/>
            <w:vAlign w:val="center"/>
          </w:tcPr>
          <w:p w14:paraId="3FACD080" w14:textId="0BE501A3"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5</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Pr="00261C25">
              <w:rPr>
                <w:i w:val="0"/>
                <w:iCs w:val="0"/>
                <w:sz w:val="20"/>
                <w:szCs w:val="20"/>
              </w:rPr>
              <w:t xml:space="preserve"> </w:t>
            </w:r>
          </w:p>
          <w:p w14:paraId="297121A4" w14:textId="10BF8E7D"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2</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005B18EB" w:rsidRPr="00261C25">
              <w:rPr>
                <w:i w:val="0"/>
                <w:iCs w:val="0"/>
                <w:sz w:val="20"/>
                <w:szCs w:val="20"/>
              </w:rPr>
              <w:t>-</w:t>
            </w:r>
            <w:r w:rsidRPr="00261C25">
              <w:rPr>
                <w:i w:val="0"/>
                <w:iCs w:val="0"/>
                <w:sz w:val="20"/>
                <w:szCs w:val="20"/>
              </w:rPr>
              <w:t>78</w:t>
            </w:r>
            <w:r w:rsidR="00261C25" w:rsidRPr="00261C25">
              <w:rPr>
                <w:i w:val="0"/>
                <w:iCs w:val="0"/>
                <w:sz w:val="20"/>
                <w:szCs w:val="20"/>
              </w:rPr>
              <w:t>.</w:t>
            </w:r>
            <w:r w:rsidRPr="00261C25">
              <w:rPr>
                <w:i w:val="0"/>
                <w:iCs w:val="0"/>
                <w:sz w:val="20"/>
                <w:szCs w:val="20"/>
              </w:rPr>
              <w:t>8</w:t>
            </w:r>
            <w:r w:rsidR="00261C25" w:rsidRPr="00261C25">
              <w:rPr>
                <w:i w:val="0"/>
                <w:iCs w:val="0"/>
                <w:sz w:val="20"/>
                <w:szCs w:val="20"/>
              </w:rPr>
              <w:t>6</w:t>
            </w:r>
            <w:r w:rsidRPr="00261C25">
              <w:rPr>
                <w:i w:val="0"/>
                <w:iCs w:val="0"/>
                <w:sz w:val="20"/>
                <w:szCs w:val="20"/>
              </w:rPr>
              <w:t>) [7.38]</w:t>
            </w:r>
          </w:p>
        </w:tc>
      </w:tr>
      <w:tr w:rsidR="007D4886" w14:paraId="53949D8E"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D90E23">
            <w:pPr>
              <w:pStyle w:val="Caption"/>
              <w:spacing w:line="240" w:lineRule="auto"/>
              <w:contextualSpacing/>
              <w:jc w:val="center"/>
              <w:rPr>
                <w:sz w:val="20"/>
                <w:szCs w:val="20"/>
              </w:rPr>
            </w:pPr>
          </w:p>
        </w:tc>
        <w:tc>
          <w:tcPr>
            <w:tcW w:w="1440" w:type="dxa"/>
            <w:vAlign w:val="center"/>
          </w:tcPr>
          <w:p w14:paraId="1D04DD89" w14:textId="6E7A1361" w:rsidR="007D4886" w:rsidRPr="005B18E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5B18EB">
              <w:rPr>
                <w:b/>
                <w:bCs/>
                <w:sz w:val="20"/>
                <w:szCs w:val="20"/>
              </w:rPr>
              <w:t>ICM</w:t>
            </w:r>
            <w:r w:rsidR="00AB1FD3" w:rsidRPr="00AB1FD3">
              <w:rPr>
                <w:b/>
                <w:bCs/>
                <w:sz w:val="20"/>
                <w:szCs w:val="20"/>
                <w:vertAlign w:val="superscript"/>
              </w:rPr>
              <w:t>d</w:t>
            </w:r>
            <w:proofErr w:type="spellEnd"/>
          </w:p>
        </w:tc>
        <w:tc>
          <w:tcPr>
            <w:tcW w:w="3894" w:type="dxa"/>
            <w:vAlign w:val="center"/>
          </w:tcPr>
          <w:p w14:paraId="77F85596" w14:textId="002636E0"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7</w:t>
            </w:r>
            <w:r w:rsidR="00261C25" w:rsidRPr="00261C25">
              <w:rPr>
                <w:i w:val="0"/>
                <w:iCs w:val="0"/>
                <w:sz w:val="20"/>
                <w:szCs w:val="20"/>
              </w:rPr>
              <w:t>.</w:t>
            </w:r>
            <w:r w:rsidRPr="00261C25">
              <w:rPr>
                <w:i w:val="0"/>
                <w:iCs w:val="0"/>
                <w:sz w:val="20"/>
                <w:szCs w:val="20"/>
              </w:rPr>
              <w:t>17</w:t>
            </w:r>
          </w:p>
          <w:p w14:paraId="2C322507" w14:textId="36BCC94D"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4</w:t>
            </w:r>
            <w:r w:rsidR="00261C25" w:rsidRPr="00261C25">
              <w:rPr>
                <w:i w:val="0"/>
                <w:iCs w:val="0"/>
                <w:sz w:val="20"/>
                <w:szCs w:val="20"/>
              </w:rPr>
              <w:t>.</w:t>
            </w:r>
            <w:r w:rsidRPr="00261C25">
              <w:rPr>
                <w:i w:val="0"/>
                <w:iCs w:val="0"/>
                <w:sz w:val="20"/>
                <w:szCs w:val="20"/>
              </w:rPr>
              <w:t>7</w:t>
            </w:r>
            <w:r w:rsidR="00261C25" w:rsidRPr="00261C25">
              <w:rPr>
                <w:i w:val="0"/>
                <w:iCs w:val="0"/>
                <w:sz w:val="20"/>
                <w:szCs w:val="20"/>
              </w:rPr>
              <w:t>8</w:t>
            </w:r>
            <w:r w:rsidR="005B18EB" w:rsidRPr="00261C25">
              <w:rPr>
                <w:i w:val="0"/>
                <w:iCs w:val="0"/>
                <w:sz w:val="20"/>
                <w:szCs w:val="20"/>
              </w:rPr>
              <w:t>-</w:t>
            </w:r>
            <w:r w:rsidRPr="00261C25">
              <w:rPr>
                <w:i w:val="0"/>
                <w:iCs w:val="0"/>
                <w:sz w:val="20"/>
                <w:szCs w:val="20"/>
              </w:rPr>
              <w:t>58</w:t>
            </w:r>
            <w:r w:rsidR="00261C25" w:rsidRPr="00261C25">
              <w:rPr>
                <w:i w:val="0"/>
                <w:iCs w:val="0"/>
                <w:sz w:val="20"/>
                <w:szCs w:val="20"/>
              </w:rPr>
              <w:t>.</w:t>
            </w:r>
            <w:r w:rsidRPr="00261C25">
              <w:rPr>
                <w:i w:val="0"/>
                <w:iCs w:val="0"/>
                <w:sz w:val="20"/>
                <w:szCs w:val="20"/>
              </w:rPr>
              <w:t>6</w:t>
            </w:r>
            <w:r w:rsidR="00261C25" w:rsidRPr="00261C25">
              <w:rPr>
                <w:i w:val="0"/>
                <w:iCs w:val="0"/>
                <w:sz w:val="20"/>
                <w:szCs w:val="20"/>
              </w:rPr>
              <w:t>8</w:t>
            </w:r>
            <w:r w:rsidRPr="00261C25">
              <w:rPr>
                <w:i w:val="0"/>
                <w:iCs w:val="0"/>
                <w:sz w:val="20"/>
                <w:szCs w:val="20"/>
              </w:rPr>
              <w:t>) [4.54]</w:t>
            </w:r>
          </w:p>
        </w:tc>
        <w:tc>
          <w:tcPr>
            <w:tcW w:w="3894" w:type="dxa"/>
            <w:vAlign w:val="center"/>
          </w:tcPr>
          <w:p w14:paraId="5F3C59A3" w14:textId="09D0DC8B"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9</w:t>
            </w:r>
            <w:r w:rsidR="00261C25" w:rsidRPr="00261C25">
              <w:rPr>
                <w:i w:val="0"/>
                <w:iCs w:val="0"/>
                <w:sz w:val="20"/>
                <w:szCs w:val="20"/>
              </w:rPr>
              <w:t>.</w:t>
            </w:r>
            <w:r w:rsidRPr="00261C25">
              <w:rPr>
                <w:i w:val="0"/>
                <w:iCs w:val="0"/>
                <w:sz w:val="20"/>
                <w:szCs w:val="20"/>
              </w:rPr>
              <w:t>54</w:t>
            </w:r>
          </w:p>
          <w:p w14:paraId="5219067D" w14:textId="67A155C6"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5</w:t>
            </w:r>
            <w:r w:rsidR="00261C25" w:rsidRPr="00261C25">
              <w:rPr>
                <w:i w:val="0"/>
                <w:iCs w:val="0"/>
                <w:sz w:val="20"/>
                <w:szCs w:val="20"/>
              </w:rPr>
              <w:t>.</w:t>
            </w:r>
            <w:r w:rsidRPr="00261C25">
              <w:rPr>
                <w:i w:val="0"/>
                <w:iCs w:val="0"/>
                <w:sz w:val="20"/>
                <w:szCs w:val="20"/>
              </w:rPr>
              <w:t>63</w:t>
            </w:r>
            <w:r w:rsidR="005B18EB" w:rsidRPr="00261C25">
              <w:rPr>
                <w:i w:val="0"/>
                <w:iCs w:val="0"/>
                <w:sz w:val="20"/>
                <w:szCs w:val="20"/>
              </w:rPr>
              <w:t>-</w:t>
            </w:r>
            <w:r w:rsidRPr="00261C25">
              <w:rPr>
                <w:i w:val="0"/>
                <w:iCs w:val="0"/>
                <w:sz w:val="20"/>
                <w:szCs w:val="20"/>
              </w:rPr>
              <w:t>63</w:t>
            </w:r>
            <w:r w:rsidR="00261C25" w:rsidRPr="00261C25">
              <w:rPr>
                <w:i w:val="0"/>
                <w:iCs w:val="0"/>
                <w:sz w:val="20"/>
                <w:szCs w:val="20"/>
              </w:rPr>
              <w:t>.12</w:t>
            </w:r>
            <w:r w:rsidRPr="00261C25">
              <w:rPr>
                <w:i w:val="0"/>
                <w:iCs w:val="0"/>
                <w:sz w:val="20"/>
                <w:szCs w:val="20"/>
              </w:rPr>
              <w:t>) [4.18]</w:t>
            </w:r>
          </w:p>
        </w:tc>
        <w:tc>
          <w:tcPr>
            <w:tcW w:w="3894" w:type="dxa"/>
            <w:vAlign w:val="center"/>
          </w:tcPr>
          <w:p w14:paraId="2A83A472" w14:textId="3BDAEF2C"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1</w:t>
            </w:r>
            <w:r w:rsidR="00261C25" w:rsidRPr="00261C25">
              <w:rPr>
                <w:i w:val="0"/>
                <w:iCs w:val="0"/>
                <w:sz w:val="20"/>
                <w:szCs w:val="20"/>
              </w:rPr>
              <w:t>.</w:t>
            </w:r>
            <w:r w:rsidRPr="00261C25">
              <w:rPr>
                <w:i w:val="0"/>
                <w:iCs w:val="0"/>
                <w:sz w:val="20"/>
                <w:szCs w:val="20"/>
              </w:rPr>
              <w:t>3</w:t>
            </w:r>
            <w:r w:rsidR="00261C25" w:rsidRPr="00261C25">
              <w:rPr>
                <w:i w:val="0"/>
                <w:iCs w:val="0"/>
                <w:sz w:val="20"/>
                <w:szCs w:val="20"/>
              </w:rPr>
              <w:t>8</w:t>
            </w:r>
          </w:p>
          <w:p w14:paraId="117BC080" w14:textId="28550815"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6</w:t>
            </w:r>
            <w:r w:rsidR="00261C25" w:rsidRPr="00261C25">
              <w:rPr>
                <w:i w:val="0"/>
                <w:iCs w:val="0"/>
                <w:sz w:val="20"/>
                <w:szCs w:val="20"/>
              </w:rPr>
              <w:t>.</w:t>
            </w:r>
            <w:r w:rsidRPr="00261C25">
              <w:rPr>
                <w:i w:val="0"/>
                <w:iCs w:val="0"/>
                <w:sz w:val="20"/>
                <w:szCs w:val="20"/>
              </w:rPr>
              <w:t>0</w:t>
            </w:r>
            <w:r w:rsidR="00261C25" w:rsidRPr="00261C25">
              <w:rPr>
                <w:i w:val="0"/>
                <w:iCs w:val="0"/>
                <w:sz w:val="20"/>
                <w:szCs w:val="20"/>
              </w:rPr>
              <w:t>2</w:t>
            </w:r>
            <w:r w:rsidR="005B18EB" w:rsidRPr="00261C25">
              <w:rPr>
                <w:i w:val="0"/>
                <w:iCs w:val="0"/>
                <w:sz w:val="20"/>
                <w:szCs w:val="20"/>
              </w:rPr>
              <w:t>-</w:t>
            </w:r>
            <w:r w:rsidRPr="00261C25">
              <w:rPr>
                <w:i w:val="0"/>
                <w:iCs w:val="0"/>
                <w:sz w:val="20"/>
                <w:szCs w:val="20"/>
              </w:rPr>
              <w:t>67</w:t>
            </w:r>
            <w:r w:rsidR="00261C25" w:rsidRPr="00261C25">
              <w:rPr>
                <w:i w:val="0"/>
                <w:iCs w:val="0"/>
                <w:sz w:val="20"/>
                <w:szCs w:val="20"/>
              </w:rPr>
              <w:t>.88</w:t>
            </w:r>
            <w:r w:rsidRPr="00261C25">
              <w:rPr>
                <w:i w:val="0"/>
                <w:iCs w:val="0"/>
                <w:sz w:val="20"/>
                <w:szCs w:val="20"/>
              </w:rPr>
              <w:t>) [4.02]</w:t>
            </w:r>
          </w:p>
        </w:tc>
      </w:tr>
      <w:tr w:rsidR="00501653" w14:paraId="7894705C"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9C97615" w14:textId="77777777" w:rsidR="00501653" w:rsidRDefault="00501653" w:rsidP="00D90E23">
            <w:pPr>
              <w:pStyle w:val="Caption"/>
              <w:spacing w:line="240" w:lineRule="auto"/>
              <w:contextualSpacing/>
              <w:jc w:val="center"/>
              <w:rPr>
                <w:b w:val="0"/>
                <w:bCs w:val="0"/>
                <w:sz w:val="20"/>
                <w:szCs w:val="20"/>
              </w:rPr>
            </w:pPr>
            <w:r>
              <w:rPr>
                <w:sz w:val="20"/>
                <w:szCs w:val="20"/>
              </w:rPr>
              <w:t>Cumulative deaths</w:t>
            </w:r>
          </w:p>
          <w:p w14:paraId="54FBC7E4" w14:textId="77B84771" w:rsidR="00261C25" w:rsidRDefault="00DD25DB"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3</m:t>
                        </m:r>
                      </m:sup>
                    </m:sSup>
                  </m:e>
                </m:d>
              </m:oMath>
            </m:oMathPara>
          </w:p>
        </w:tc>
        <w:tc>
          <w:tcPr>
            <w:tcW w:w="1440" w:type="dxa"/>
            <w:vAlign w:val="center"/>
          </w:tcPr>
          <w:p w14:paraId="5A30604D" w14:textId="01434AD8" w:rsidR="00501653" w:rsidRPr="005B18EB" w:rsidRDefault="0050165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6FF6DD6"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21</w:t>
            </w:r>
            <w:r w:rsidR="00261C25" w:rsidRPr="00261C25">
              <w:rPr>
                <w:i w:val="0"/>
                <w:iCs w:val="0"/>
                <w:sz w:val="20"/>
                <w:szCs w:val="20"/>
              </w:rPr>
              <w:t>.56</w:t>
            </w:r>
          </w:p>
        </w:tc>
        <w:tc>
          <w:tcPr>
            <w:tcW w:w="3894" w:type="dxa"/>
            <w:vAlign w:val="center"/>
          </w:tcPr>
          <w:p w14:paraId="442DEA38" w14:textId="0E941BBB"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37</w:t>
            </w:r>
            <w:r w:rsidR="00261C25" w:rsidRPr="00261C25">
              <w:rPr>
                <w:i w:val="0"/>
                <w:iCs w:val="0"/>
                <w:sz w:val="20"/>
                <w:szCs w:val="20"/>
              </w:rPr>
              <w:t>.07</w:t>
            </w:r>
          </w:p>
        </w:tc>
        <w:tc>
          <w:tcPr>
            <w:tcW w:w="3894" w:type="dxa"/>
            <w:vAlign w:val="center"/>
          </w:tcPr>
          <w:p w14:paraId="1F1B623D" w14:textId="76930D95"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48</w:t>
            </w:r>
            <w:r w:rsidR="00261C25" w:rsidRPr="00261C25">
              <w:rPr>
                <w:i w:val="0"/>
                <w:iCs w:val="0"/>
                <w:sz w:val="20"/>
                <w:szCs w:val="20"/>
              </w:rPr>
              <w:t>.</w:t>
            </w:r>
            <w:r w:rsidRPr="00261C25">
              <w:rPr>
                <w:i w:val="0"/>
                <w:iCs w:val="0"/>
                <w:sz w:val="20"/>
                <w:szCs w:val="20"/>
              </w:rPr>
              <w:t>4</w:t>
            </w:r>
            <w:r w:rsidR="00261C25" w:rsidRPr="00261C25">
              <w:rPr>
                <w:i w:val="0"/>
                <w:iCs w:val="0"/>
                <w:sz w:val="20"/>
                <w:szCs w:val="20"/>
              </w:rPr>
              <w:t>3</w:t>
            </w:r>
          </w:p>
        </w:tc>
      </w:tr>
      <w:tr w:rsidR="00501653" w14:paraId="010A3878"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D90E23">
            <w:pPr>
              <w:pStyle w:val="Caption"/>
              <w:spacing w:line="240" w:lineRule="auto"/>
              <w:contextualSpacing/>
              <w:jc w:val="center"/>
              <w:rPr>
                <w:sz w:val="20"/>
                <w:szCs w:val="20"/>
              </w:rPr>
            </w:pPr>
          </w:p>
        </w:tc>
        <w:tc>
          <w:tcPr>
            <w:tcW w:w="1440" w:type="dxa"/>
            <w:vAlign w:val="center"/>
          </w:tcPr>
          <w:p w14:paraId="5B8A2447" w14:textId="10A09FB1"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7A0046C5"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61</w:t>
            </w:r>
            <w:r w:rsidR="00261C25" w:rsidRPr="00473747">
              <w:rPr>
                <w:i w:val="0"/>
                <w:iCs w:val="0"/>
                <w:sz w:val="20"/>
                <w:szCs w:val="20"/>
              </w:rPr>
              <w:t>.52</w:t>
            </w:r>
          </w:p>
          <w:p w14:paraId="28F7D1FF" w14:textId="367BB5FE"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47</w:t>
            </w:r>
            <w:r w:rsidR="00261C25" w:rsidRPr="00473747">
              <w:rPr>
                <w:i w:val="0"/>
                <w:iCs w:val="0"/>
                <w:sz w:val="20"/>
                <w:szCs w:val="20"/>
              </w:rPr>
              <w:t>.</w:t>
            </w:r>
            <w:r w:rsidRPr="00473747">
              <w:rPr>
                <w:i w:val="0"/>
                <w:iCs w:val="0"/>
                <w:sz w:val="20"/>
                <w:szCs w:val="20"/>
              </w:rPr>
              <w:t>23-375</w:t>
            </w:r>
            <w:r w:rsidR="00261C25" w:rsidRPr="00473747">
              <w:rPr>
                <w:i w:val="0"/>
                <w:iCs w:val="0"/>
                <w:sz w:val="20"/>
                <w:szCs w:val="20"/>
              </w:rPr>
              <w:t>.85</w:t>
            </w:r>
            <w:r w:rsidRPr="00473747">
              <w:rPr>
                <w:i w:val="0"/>
                <w:iCs w:val="0"/>
                <w:sz w:val="20"/>
                <w:szCs w:val="20"/>
              </w:rPr>
              <w:t>) [2.97]</w:t>
            </w:r>
          </w:p>
        </w:tc>
        <w:tc>
          <w:tcPr>
            <w:tcW w:w="3894" w:type="dxa"/>
            <w:vAlign w:val="center"/>
          </w:tcPr>
          <w:p w14:paraId="3A26A099" w14:textId="77777777" w:rsidR="00261C25"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42</w:t>
            </w:r>
            <w:r w:rsidR="00261C25" w:rsidRPr="00473747">
              <w:rPr>
                <w:i w:val="0"/>
                <w:iCs w:val="0"/>
                <w:sz w:val="20"/>
                <w:szCs w:val="20"/>
              </w:rPr>
              <w:t>.25</w:t>
            </w:r>
          </w:p>
          <w:p w14:paraId="1E95F262" w14:textId="4A5924F7"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25</w:t>
            </w:r>
            <w:r w:rsidR="00261C25" w:rsidRPr="00473747">
              <w:rPr>
                <w:i w:val="0"/>
                <w:iCs w:val="0"/>
                <w:sz w:val="20"/>
                <w:szCs w:val="20"/>
              </w:rPr>
              <w:t>.05</w:t>
            </w:r>
            <w:r w:rsidRPr="00473747">
              <w:rPr>
                <w:i w:val="0"/>
                <w:iCs w:val="0"/>
                <w:sz w:val="20"/>
                <w:szCs w:val="20"/>
              </w:rPr>
              <w:t>-459</w:t>
            </w:r>
            <w:r w:rsidR="00473747" w:rsidRPr="00473747">
              <w:rPr>
                <w:i w:val="0"/>
                <w:iCs w:val="0"/>
                <w:sz w:val="20"/>
                <w:szCs w:val="20"/>
              </w:rPr>
              <w:t>.64</w:t>
            </w:r>
            <w:r w:rsidRPr="00473747">
              <w:rPr>
                <w:i w:val="0"/>
                <w:iCs w:val="0"/>
                <w:sz w:val="20"/>
                <w:szCs w:val="20"/>
              </w:rPr>
              <w:t>) [3.23]</w:t>
            </w:r>
          </w:p>
        </w:tc>
        <w:tc>
          <w:tcPr>
            <w:tcW w:w="3894" w:type="dxa"/>
            <w:vAlign w:val="center"/>
          </w:tcPr>
          <w:p w14:paraId="67A65D73" w14:textId="6EE18967"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504</w:t>
            </w:r>
            <w:r w:rsidR="00261C25" w:rsidRPr="00473747">
              <w:rPr>
                <w:i w:val="0"/>
                <w:iCs w:val="0"/>
                <w:sz w:val="20"/>
                <w:szCs w:val="20"/>
              </w:rPr>
              <w:t>.76</w:t>
            </w:r>
          </w:p>
          <w:p w14:paraId="4E8936DA" w14:textId="2D32A336"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85</w:t>
            </w:r>
            <w:r w:rsidR="00473747" w:rsidRPr="00473747">
              <w:rPr>
                <w:i w:val="0"/>
                <w:iCs w:val="0"/>
                <w:sz w:val="20"/>
                <w:szCs w:val="20"/>
              </w:rPr>
              <w:t>.</w:t>
            </w:r>
            <w:r w:rsidRPr="00473747">
              <w:rPr>
                <w:i w:val="0"/>
                <w:iCs w:val="0"/>
                <w:sz w:val="20"/>
                <w:szCs w:val="20"/>
              </w:rPr>
              <w:t>50-524</w:t>
            </w:r>
            <w:r w:rsidR="00473747" w:rsidRPr="00473747">
              <w:rPr>
                <w:i w:val="0"/>
                <w:iCs w:val="0"/>
                <w:sz w:val="20"/>
                <w:szCs w:val="20"/>
              </w:rPr>
              <w:t>.</w:t>
            </w:r>
            <w:r w:rsidRPr="00473747">
              <w:rPr>
                <w:i w:val="0"/>
                <w:iCs w:val="0"/>
                <w:sz w:val="20"/>
                <w:szCs w:val="20"/>
              </w:rPr>
              <w:t>0</w:t>
            </w:r>
            <w:r w:rsidR="00473747" w:rsidRPr="00473747">
              <w:rPr>
                <w:i w:val="0"/>
                <w:iCs w:val="0"/>
                <w:sz w:val="20"/>
                <w:szCs w:val="20"/>
              </w:rPr>
              <w:t>7</w:t>
            </w:r>
            <w:r w:rsidRPr="00473747">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2C5D10C1"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256302">
        <w:rPr>
          <w:i/>
          <w:iCs/>
          <w:sz w:val="18"/>
          <w:szCs w:val="18"/>
        </w:rPr>
        <w:t xml:space="preserve"> total</w:t>
      </w:r>
      <w:r>
        <w:rPr>
          <w:i/>
          <w:iCs/>
          <w:sz w:val="18"/>
          <w:szCs w:val="18"/>
        </w:rPr>
        <w:t xml:space="preserve"> active case</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3;insr.12402. </w:t>
      </w:r>
    </w:p>
    <w:p w14:paraId="065C3DA0" w14:textId="77777777" w:rsidR="001637C4" w:rsidRPr="001637C4" w:rsidRDefault="001637C4" w:rsidP="001637C4">
      <w:pPr>
        <w:pStyle w:val="Bibliography"/>
      </w:pPr>
      <w:r w:rsidRPr="001637C4">
        <w:t xml:space="preserve">9. </w:t>
      </w:r>
      <w:r w:rsidRPr="001637C4">
        <w:tab/>
        <w:t xml:space="preserve">Kermack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Song PX, Wang L, Zhou Y, He J, Zhu B, Wang F, et al. An epidemiological forecast model and software assessing interventions on COVID-19 epidemic in China. medRxiv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Jin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Presymptomatic Transmission of SARS-CoV-2, Zhejiang Province, China, 2020. Emerg Infect Dis. 2020 May;26(5):1052–4. </w:t>
      </w:r>
    </w:p>
    <w:p w14:paraId="78284B09" w14:textId="77777777" w:rsidR="001637C4" w:rsidRPr="001637C4" w:rsidRDefault="001637C4" w:rsidP="001637C4">
      <w:pPr>
        <w:pStyle w:val="Bibliography"/>
      </w:pPr>
      <w:r w:rsidRPr="001637C4">
        <w:t xml:space="preserve">16. </w:t>
      </w:r>
      <w:r w:rsidRPr="001637C4">
        <w:tab/>
        <w:t xml:space="preserve">Bertozzi AL, Franco E, Mohler G, Short MB, Sledge D. The challenges of modeling and forecasting the spread of COVID-19. Proc Natl Acad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Acad Eng. 2020 Jun;5(2):133–40. </w:t>
      </w:r>
    </w:p>
    <w:p w14:paraId="1914F3BE" w14:textId="77777777" w:rsidR="001637C4" w:rsidRPr="001637C4" w:rsidRDefault="001637C4" w:rsidP="001637C4">
      <w:pPr>
        <w:pStyle w:val="Bibliography"/>
      </w:pPr>
      <w:r w:rsidRPr="001637C4">
        <w:t xml:space="preserve">18. </w:t>
      </w:r>
      <w:r w:rsidRPr="001637C4">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Unwin HJT, Mishra S, Bradley VC, Gandy A, Mellan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t>Mellan TA, Hoeltgebaum HH, Mishra S, Whittaker C, Schnekenberg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Khosrawipour T, Kocbach P, Ichii H, Bania J, Khosrawipour V. Evaluating the massive underreporting and undertesting of COVID-19 cases in multiple global epicenters. Pulmonology. 2020 Jun;S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England ;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Rocklöv J. The reproductive number of COVID-19 is higher compared to SARS coronavirus. J Travel Med. 2020 Mar 13;27(2):taaa021. </w:t>
      </w:r>
    </w:p>
    <w:p w14:paraId="26BCD985" w14:textId="77777777" w:rsidR="001637C4" w:rsidRPr="001637C4" w:rsidRDefault="001637C4" w:rsidP="001637C4">
      <w:pPr>
        <w:pStyle w:val="Bibliography"/>
      </w:pPr>
      <w:r w:rsidRPr="001637C4">
        <w:t xml:space="preserve">27. </w:t>
      </w:r>
      <w:r w:rsidRPr="001637C4">
        <w:tab/>
        <w:t xml:space="preserve">Cori A, Ferguson NM, Fraser C, Cauchemez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Okell LC, Dorigatti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rjags: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Engl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ymant C, Kendall M, Zhao L, Nurtay A, Abeler-Dörner L, et al. Quantifying SARS-CoV-2 transmission suggests epidemic control with digital contact tracing. Science. 2020 May 8;368(6491):eabb6936. </w:t>
      </w:r>
    </w:p>
    <w:p w14:paraId="6CB44BD6" w14:textId="77777777" w:rsidR="001637C4" w:rsidRPr="001637C4" w:rsidRDefault="001637C4" w:rsidP="001637C4">
      <w:pPr>
        <w:pStyle w:val="Bibliography"/>
      </w:pPr>
      <w:r w:rsidRPr="001637C4">
        <w:t xml:space="preserve">34. </w:t>
      </w:r>
      <w:r w:rsidRPr="001637C4">
        <w:tab/>
        <w:t xml:space="preserve">Mishra V, Burma A, Das S, Parivallal M, Amudhan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Morb Mortal Wkly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t>Rahmandad H, Lim TY, Sterman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t>Bhaduri R, Kundu R, Purkayastha S, Beesley LJ, Kleinsasser M, Mukherjee B. SEIRfansy: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t xml:space="preserve">Diekmann O, Heesterbeek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Scott J, Gandy A, Mishra S, Unwin J, Flaxman S, Bhatt S. epidemia: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Baguelin M, Winskill P, Hamlet A, et al. The impact of COVID-19 and strategies for mitigation and suppression in low- and middle-income countries. Science. 2020 Jun 12;eabc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r w:rsidRPr="001637C4">
        <w:rPr>
          <w:i/>
          <w:iCs/>
        </w:rPr>
        <w:t>Stan</w:t>
      </w:r>
      <w:r w:rsidRPr="001637C4">
        <w:t> : A Probabilistic Programming Language. J Stat Softw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t xml:space="preserve">Wangping J, Ke H, Yang S, Wenzhe C, Shengshu W, Shanshan Y, et al. Extended SIR Prediction of the Epidemics Trend of COVID-19 in Italy and Compared With Hunan, China. Front Med. 2020 May 6;7:169.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Dudouet J, Nicolás Orce J. Global analysis of the COVID-19 pandemic using simple epidemiological models. Appl Math Model. 2021 Feb;90:995–1008. </w:t>
      </w:r>
    </w:p>
    <w:p w14:paraId="5F36EE69" w14:textId="77777777" w:rsidR="001637C4" w:rsidRPr="001637C4" w:rsidRDefault="001637C4" w:rsidP="001637C4">
      <w:pPr>
        <w:pStyle w:val="Bibliography"/>
      </w:pPr>
      <w:r w:rsidRPr="001637C4">
        <w:t xml:space="preserve">55. </w:t>
      </w:r>
      <w:r w:rsidRPr="001637C4">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Singh BC, Alom Z, Rahman MM, Baowaly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t xml:space="preserve">Vehtari A, Gelman A, Gabry J. Practical Bayesian model evaluation using leave-one-out cross-validation and WAIC. Stat Comput. 2017 Sep;27(5):1413–32. </w:t>
      </w:r>
    </w:p>
    <w:p w14:paraId="6859993C" w14:textId="77777777" w:rsidR="001637C4" w:rsidRPr="001637C4" w:rsidRDefault="001637C4" w:rsidP="001637C4">
      <w:pPr>
        <w:pStyle w:val="Bibliography"/>
      </w:pPr>
      <w:r w:rsidRPr="001637C4">
        <w:lastRenderedPageBreak/>
        <w:t xml:space="preserve">59. </w:t>
      </w:r>
      <w:r w:rsidRPr="001637C4">
        <w:tab/>
        <w:t xml:space="preserve">Bürkner P-C, Gabry J, Vehtari A. Approximate leave-future-out cross-validation for Bayesian time series models. J Stat Comput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Mellan TA, Coupland H, et al. State-level tracking of COVID-19 in the United States. Nat Commun.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Dellicour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Gandy A, Swapnil Mishra. ImperialCollegeLondon/covid19local: Website Release for Wednesday 1tth Mar 2021, new doi for the week [Internet]. Zenodo;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Basu D, Ray D, Kleinsasser M, Purkayastha S, Bhattacharyya R, et al. Comprehensive public health evaluation of lockdown as a non-pharmaceutical intervention on COVID-19 spread in India: national trends masking state-level variations. BMJ Open. 2020 Dec;10(12):e041778. </w:t>
      </w:r>
    </w:p>
    <w:p w14:paraId="08402582" w14:textId="77777777" w:rsidR="001637C4" w:rsidRPr="001637C4" w:rsidRDefault="001637C4" w:rsidP="001637C4">
      <w:pPr>
        <w:pStyle w:val="Bibliography"/>
      </w:pPr>
      <w:r w:rsidRPr="001637C4">
        <w:t xml:space="preserve">67. </w:t>
      </w:r>
      <w:r w:rsidRPr="001637C4">
        <w:tab/>
        <w:t>Rahmandad H, Lim TY, Sterman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t xml:space="preserve">Balabdaoui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DD25DB"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DD25DB"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DD25DB"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DD25DB"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DD25DB"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DD25DB"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28"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29"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467CA" w14:textId="77777777" w:rsidR="00FB2359" w:rsidRDefault="00FB2359">
      <w:r>
        <w:separator/>
      </w:r>
    </w:p>
  </w:endnote>
  <w:endnote w:type="continuationSeparator" w:id="0">
    <w:p w14:paraId="19FFFCB7" w14:textId="77777777" w:rsidR="00FB2359" w:rsidRDefault="00FB2359">
      <w:r>
        <w:continuationSeparator/>
      </w:r>
    </w:p>
  </w:endnote>
  <w:endnote w:type="continuationNotice" w:id="1">
    <w:p w14:paraId="5CCE74FB" w14:textId="77777777" w:rsidR="00FB2359" w:rsidRDefault="00FB23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DD25DB" w:rsidRDefault="00DD25DB">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DD25DB" w:rsidRDefault="00DD25DB">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DD25DB" w:rsidRDefault="00DD25DB">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DD25DB" w:rsidRDefault="00DD25DB">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41687A" w14:textId="77777777" w:rsidR="00FB2359" w:rsidRDefault="00FB2359">
      <w:r>
        <w:separator/>
      </w:r>
    </w:p>
  </w:footnote>
  <w:footnote w:type="continuationSeparator" w:id="0">
    <w:p w14:paraId="66632625" w14:textId="77777777" w:rsidR="00FB2359" w:rsidRDefault="00FB2359">
      <w:r>
        <w:continuationSeparator/>
      </w:r>
    </w:p>
  </w:footnote>
  <w:footnote w:type="continuationNotice" w:id="1">
    <w:p w14:paraId="1E34F11D" w14:textId="77777777" w:rsidR="00FB2359" w:rsidRDefault="00FB23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DD25DB" w:rsidRDefault="00DD25DB">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bashree Ray">
    <w15:presenceInfo w15:providerId="AD" w15:userId="S::dray11@jh.edu::4844404a-da4e-48ec-853c-11e7f1809a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E19F3"/>
    <w:rsid w:val="000E1D1C"/>
    <w:rsid w:val="000E2993"/>
    <w:rsid w:val="000E3CF8"/>
    <w:rsid w:val="000E4C91"/>
    <w:rsid w:val="000E4EF6"/>
    <w:rsid w:val="000E6C97"/>
    <w:rsid w:val="000E7BD6"/>
    <w:rsid w:val="000F0288"/>
    <w:rsid w:val="000F1570"/>
    <w:rsid w:val="000F1781"/>
    <w:rsid w:val="000F232F"/>
    <w:rsid w:val="000F32C4"/>
    <w:rsid w:val="000F3A71"/>
    <w:rsid w:val="000F6521"/>
    <w:rsid w:val="000F773E"/>
    <w:rsid w:val="00100C37"/>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2594"/>
    <w:rsid w:val="0017304A"/>
    <w:rsid w:val="001743C2"/>
    <w:rsid w:val="00174B63"/>
    <w:rsid w:val="00177A40"/>
    <w:rsid w:val="00177A77"/>
    <w:rsid w:val="00180FE0"/>
    <w:rsid w:val="001832E1"/>
    <w:rsid w:val="00186DB1"/>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12D"/>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0927"/>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7DAB"/>
    <w:rsid w:val="00707DD7"/>
    <w:rsid w:val="0071117E"/>
    <w:rsid w:val="007117ED"/>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42AF"/>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C46"/>
    <w:rsid w:val="00AB1986"/>
    <w:rsid w:val="00AB1FD3"/>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5DB"/>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528F"/>
    <w:rsid w:val="00E16BED"/>
    <w:rsid w:val="00E20722"/>
    <w:rsid w:val="00E2107B"/>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66C5"/>
    <w:rsid w:val="00E47E0D"/>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1877"/>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2359"/>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573708326">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5695694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35153224">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1909608941">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lilywang1988/eSIR" TargetMode="External"/><Relationship Id="rId18" Type="http://schemas.openxmlformats.org/officeDocument/2006/relationships/header" Target="header1.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hyperlink" Target="https://www.bbc.com/news/world-asia-india-5229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hyperlink" Target="https://en.wikipedia.org/wiki/Indian_state_government_responses_to_the_COVID-19_pandemic" TargetMode="External"/><Relationship Id="rId10" Type="http://schemas.openxmlformats.org/officeDocument/2006/relationships/hyperlink" Target="https://github.com/umich-cphds/cov-ind-19" TargetMode="Externa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hyperlink" Target="https://github.com/lilywang1988/eSIR"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62</Pages>
  <Words>44070</Words>
  <Characters>251199</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136</cp:revision>
  <cp:lastPrinted>2021-03-22T11:11:00Z</cp:lastPrinted>
  <dcterms:created xsi:type="dcterms:W3CDTF">2020-09-22T01:04:00Z</dcterms:created>
  <dcterms:modified xsi:type="dcterms:W3CDTF">2021-03-2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